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tbl>
      <w:tblPr>
        <w:tblW w:w="9488" w:type="dxa"/>
        <w:tblLayout w:type="fixed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691"/>
        <w:gridCol w:w="1843"/>
        <w:gridCol w:w="2268"/>
        <w:gridCol w:w="1559"/>
        <w:gridCol w:w="2127"/>
      </w:tblGrid>
      <w:tr w:rsidR="00727935" w:rsidRPr="00727935" w14:paraId="50D7935A" w14:textId="77777777" w:rsidTr="00751855">
        <w:trPr>
          <w:trHeight w:val="164"/>
        </w:trPr>
        <w:tc>
          <w:tcPr>
            <w:tcW w:w="9488" w:type="dxa"/>
            <w:gridSpan w:val="5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136729B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sz w:val="24"/>
                <w:szCs w:val="24"/>
              </w:rPr>
            </w:pPr>
            <w:r w:rsidRPr="00727935">
              <w:rPr>
                <w:b/>
                <w:bCs/>
                <w:color w:val="000000"/>
                <w:sz w:val="24"/>
                <w:szCs w:val="24"/>
              </w:rPr>
              <w:t>Key Resources Table</w:t>
            </w:r>
          </w:p>
        </w:tc>
      </w:tr>
      <w:tr w:rsidR="00727935" w:rsidRPr="00727935" w14:paraId="2070CBE3" w14:textId="77777777" w:rsidTr="00751855">
        <w:trPr>
          <w:trHeight w:val="507"/>
        </w:trPr>
        <w:tc>
          <w:tcPr>
            <w:tcW w:w="169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93CC506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sz w:val="24"/>
                <w:szCs w:val="24"/>
              </w:rPr>
            </w:pPr>
            <w:r w:rsidRPr="00727935">
              <w:rPr>
                <w:b/>
                <w:bCs/>
                <w:color w:val="000000"/>
                <w:sz w:val="24"/>
                <w:szCs w:val="24"/>
              </w:rPr>
              <w:t>Reagent type (species) or resource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B5F7583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sz w:val="24"/>
                <w:szCs w:val="24"/>
              </w:rPr>
            </w:pPr>
            <w:r w:rsidRPr="00727935">
              <w:rPr>
                <w:b/>
                <w:bCs/>
                <w:color w:val="000000"/>
                <w:sz w:val="24"/>
                <w:szCs w:val="24"/>
              </w:rPr>
              <w:t>Designation</w:t>
            </w: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82BDFA9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sz w:val="24"/>
                <w:szCs w:val="24"/>
              </w:rPr>
            </w:pPr>
            <w:r w:rsidRPr="00727935">
              <w:rPr>
                <w:b/>
                <w:bCs/>
                <w:color w:val="000000"/>
                <w:sz w:val="24"/>
                <w:szCs w:val="24"/>
              </w:rPr>
              <w:t>Source or reference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6300B4C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sz w:val="24"/>
                <w:szCs w:val="24"/>
              </w:rPr>
            </w:pPr>
            <w:r w:rsidRPr="00727935">
              <w:rPr>
                <w:b/>
                <w:bCs/>
                <w:color w:val="000000"/>
                <w:sz w:val="24"/>
                <w:szCs w:val="24"/>
              </w:rPr>
              <w:t>Identifiers</w:t>
            </w:r>
          </w:p>
        </w:tc>
        <w:tc>
          <w:tcPr>
            <w:tcW w:w="21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C2E1F3A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sz w:val="24"/>
                <w:szCs w:val="24"/>
              </w:rPr>
            </w:pPr>
            <w:r w:rsidRPr="00727935">
              <w:rPr>
                <w:b/>
                <w:bCs/>
                <w:color w:val="000000"/>
                <w:sz w:val="24"/>
                <w:szCs w:val="24"/>
              </w:rPr>
              <w:t>Additional information</w:t>
            </w:r>
          </w:p>
        </w:tc>
      </w:tr>
      <w:tr w:rsidR="00727935" w:rsidRPr="00751855" w14:paraId="29012FD5" w14:textId="77777777" w:rsidTr="00751855">
        <w:trPr>
          <w:trHeight w:val="790"/>
        </w:trPr>
        <w:tc>
          <w:tcPr>
            <w:tcW w:w="169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24A98CF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sz w:val="24"/>
                <w:szCs w:val="24"/>
              </w:rPr>
            </w:pPr>
            <w:bookmarkStart w:id="0" w:name="_GoBack" w:colFirst="3" w:colLast="3"/>
            <w:r w:rsidRPr="00727935">
              <w:rPr>
                <w:color w:val="212121"/>
                <w:sz w:val="24"/>
                <w:szCs w:val="24"/>
              </w:rPr>
              <w:t>cell line (</w:t>
            </w:r>
            <w:r w:rsidRPr="00727935">
              <w:rPr>
                <w:i/>
                <w:iCs/>
                <w:color w:val="212121"/>
                <w:sz w:val="24"/>
                <w:szCs w:val="24"/>
              </w:rPr>
              <w:t>Homo-sapiens</w:t>
            </w:r>
            <w:r w:rsidRPr="00727935">
              <w:rPr>
                <w:color w:val="212121"/>
                <w:sz w:val="24"/>
                <w:szCs w:val="24"/>
              </w:rPr>
              <w:t>)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2D512C5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 xml:space="preserve">U2OS </w:t>
            </w: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33DD3AD" w14:textId="77777777" w:rsidR="00727935" w:rsidRPr="00727935" w:rsidRDefault="00727935" w:rsidP="00751855">
            <w:r w:rsidRPr="00727935">
              <w:rPr>
                <w:color w:val="212121"/>
              </w:rPr>
              <w:t>ATCC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8C7EE6E" w14:textId="6CCD6DBA" w:rsidR="00751855" w:rsidRPr="006D6493" w:rsidRDefault="00751855" w:rsidP="00751855">
            <w:pPr>
              <w:rPr>
                <w:lang w:val="en-US"/>
              </w:rPr>
            </w:pPr>
            <w:r w:rsidRPr="006D6493">
              <w:rPr>
                <w:bCs/>
                <w:lang w:val="en-US"/>
              </w:rPr>
              <w:t>HTB-96; RRID:CVCL_0042</w:t>
            </w:r>
          </w:p>
          <w:p w14:paraId="55EE71F5" w14:textId="1A428287" w:rsidR="00727935" w:rsidRPr="006D6493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sz w:val="24"/>
                <w:szCs w:val="24"/>
              </w:rPr>
            </w:pPr>
          </w:p>
        </w:tc>
        <w:tc>
          <w:tcPr>
            <w:tcW w:w="21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796A33D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sz w:val="24"/>
                <w:szCs w:val="24"/>
              </w:rPr>
            </w:pPr>
            <w:r w:rsidRPr="00727935">
              <w:rPr>
                <w:color w:val="000000"/>
                <w:sz w:val="24"/>
                <w:szCs w:val="24"/>
              </w:rPr>
              <w:t> </w:t>
            </w:r>
          </w:p>
        </w:tc>
      </w:tr>
      <w:tr w:rsidR="00727935" w:rsidRPr="00727935" w14:paraId="04696AAB" w14:textId="77777777" w:rsidTr="00751855">
        <w:trPr>
          <w:trHeight w:val="790"/>
        </w:trPr>
        <w:tc>
          <w:tcPr>
            <w:tcW w:w="169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D94BB99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cell line (</w:t>
            </w:r>
            <w:r w:rsidRPr="00727935">
              <w:rPr>
                <w:i/>
                <w:iCs/>
                <w:color w:val="212121"/>
                <w:sz w:val="24"/>
                <w:szCs w:val="24"/>
              </w:rPr>
              <w:t>Homo-sapiens</w:t>
            </w:r>
            <w:r w:rsidRPr="00727935">
              <w:rPr>
                <w:color w:val="212121"/>
                <w:sz w:val="24"/>
                <w:szCs w:val="24"/>
              </w:rPr>
              <w:t>)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DED9F6B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HEK 293FT</w:t>
            </w: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009A69C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Invitrogen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37865C3" w14:textId="77777777" w:rsidR="00751855" w:rsidRPr="006D6493" w:rsidRDefault="00727935" w:rsidP="00751855">
            <w:r w:rsidRPr="006D6493">
              <w:rPr>
                <w:color w:val="212121"/>
              </w:rPr>
              <w:t>R70007</w:t>
            </w:r>
            <w:r w:rsidR="00751855" w:rsidRPr="006D6493">
              <w:rPr>
                <w:color w:val="212121"/>
              </w:rPr>
              <w:t xml:space="preserve">; </w:t>
            </w:r>
            <w:r w:rsidR="00751855" w:rsidRPr="006D6493">
              <w:rPr>
                <w:bCs/>
              </w:rPr>
              <w:t>RRID:CVCL_6911</w:t>
            </w:r>
          </w:p>
          <w:p w14:paraId="6D49873C" w14:textId="6E10AC5D" w:rsidR="00727935" w:rsidRPr="006D6493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sz w:val="24"/>
                <w:szCs w:val="24"/>
              </w:rPr>
            </w:pPr>
          </w:p>
        </w:tc>
        <w:tc>
          <w:tcPr>
            <w:tcW w:w="21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8D5FD76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sz w:val="24"/>
                <w:szCs w:val="24"/>
              </w:rPr>
            </w:pPr>
          </w:p>
        </w:tc>
      </w:tr>
      <w:tr w:rsidR="00727935" w:rsidRPr="00727935" w14:paraId="63ECA467" w14:textId="77777777" w:rsidTr="00751855">
        <w:trPr>
          <w:trHeight w:val="761"/>
        </w:trPr>
        <w:tc>
          <w:tcPr>
            <w:tcW w:w="169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B2DCA95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cell line (</w:t>
            </w:r>
            <w:r w:rsidRPr="00727935">
              <w:rPr>
                <w:i/>
                <w:iCs/>
                <w:color w:val="212121"/>
                <w:sz w:val="24"/>
                <w:szCs w:val="24"/>
              </w:rPr>
              <w:t>Homo-sapiens</w:t>
            </w:r>
            <w:r w:rsidRPr="00727935">
              <w:rPr>
                <w:color w:val="212121"/>
                <w:sz w:val="24"/>
                <w:szCs w:val="24"/>
              </w:rPr>
              <w:t>)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6C19345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hTERT-RPE1</w:t>
            </w: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B3B6913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ATCC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A00C34D" w14:textId="77777777" w:rsidR="00751855" w:rsidRPr="006D6493" w:rsidRDefault="00727935" w:rsidP="00751855">
            <w:r w:rsidRPr="006D6493">
              <w:rPr>
                <w:color w:val="212121"/>
              </w:rPr>
              <w:t>CRL-4000</w:t>
            </w:r>
            <w:r w:rsidR="00751855" w:rsidRPr="006D6493">
              <w:rPr>
                <w:color w:val="212121"/>
              </w:rPr>
              <w:t xml:space="preserve">; </w:t>
            </w:r>
            <w:r w:rsidR="00751855" w:rsidRPr="006D6493">
              <w:rPr>
                <w:bCs/>
              </w:rPr>
              <w:t>RRID:CVCL_4388</w:t>
            </w:r>
          </w:p>
          <w:p w14:paraId="413AE1C8" w14:textId="43DE9D69" w:rsidR="00727935" w:rsidRPr="006D6493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</w:p>
        </w:tc>
        <w:tc>
          <w:tcPr>
            <w:tcW w:w="21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AF4945F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sz w:val="24"/>
                <w:szCs w:val="24"/>
              </w:rPr>
            </w:pPr>
          </w:p>
        </w:tc>
      </w:tr>
      <w:tr w:rsidR="00727935" w:rsidRPr="006D6493" w14:paraId="5DC30BD3" w14:textId="77777777" w:rsidTr="00751855">
        <w:trPr>
          <w:trHeight w:val="1060"/>
        </w:trPr>
        <w:tc>
          <w:tcPr>
            <w:tcW w:w="169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86BDD7C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sz w:val="24"/>
                <w:szCs w:val="24"/>
              </w:rPr>
            </w:pPr>
            <w:r w:rsidRPr="00727935">
              <w:rPr>
                <w:color w:val="000000"/>
                <w:sz w:val="24"/>
                <w:szCs w:val="24"/>
              </w:rPr>
              <w:t>cell line (</w:t>
            </w:r>
            <w:r w:rsidRPr="00727935">
              <w:rPr>
                <w:i/>
                <w:iCs/>
                <w:color w:val="000000"/>
                <w:sz w:val="24"/>
                <w:szCs w:val="24"/>
              </w:rPr>
              <w:t>Mus musculus</w:t>
            </w:r>
            <w:r w:rsidRPr="00727935">
              <w:rPr>
                <w:color w:val="000000"/>
                <w:sz w:val="24"/>
                <w:szCs w:val="24"/>
              </w:rPr>
              <w:t>)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D1C9E43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Shh-LIGHT2</w:t>
            </w: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DF03D5E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000000" w:themeColor="text1"/>
                <w:sz w:val="24"/>
                <w:szCs w:val="24"/>
                <w:u w:color="000000" w:themeColor="text1"/>
              </w:rPr>
              <w:fldChar w:fldCharType="begin">
                <w:fldData xml:space="preserve">PEVuZE5vdGU+PENpdGU+PEF1dGhvcj5UYWlwYWxlPC9BdXRob3I+PFllYXI+MjAwMDwvWWVhcj48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=
</w:fldData>
              </w:fldChar>
            </w:r>
            <w:r w:rsidRPr="00727935">
              <w:rPr>
                <w:color w:val="000000" w:themeColor="text1"/>
                <w:sz w:val="24"/>
                <w:szCs w:val="24"/>
                <w:u w:color="000000" w:themeColor="text1"/>
              </w:rPr>
              <w:instrText xml:space="preserve"> ADDIN EN.CITE </w:instrText>
            </w:r>
            <w:r w:rsidRPr="00727935">
              <w:rPr>
                <w:color w:val="000000" w:themeColor="text1"/>
                <w:sz w:val="24"/>
                <w:szCs w:val="24"/>
                <w:u w:color="000000" w:themeColor="text1"/>
              </w:rPr>
              <w:fldChar w:fldCharType="begin">
                <w:fldData xml:space="preserve">PEVuZE5vdGU+PENpdGU+PEF1dGhvcj5UYWlwYWxlPC9BdXRob3I+PFllYXI+MjAwMDwvWWVhcj48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=
</w:fldData>
              </w:fldChar>
            </w:r>
            <w:r w:rsidRPr="00727935">
              <w:rPr>
                <w:color w:val="000000" w:themeColor="text1"/>
                <w:sz w:val="24"/>
                <w:szCs w:val="24"/>
                <w:u w:color="000000" w:themeColor="text1"/>
              </w:rPr>
              <w:instrText xml:space="preserve"> ADDIN EN.CITE.DATA </w:instrText>
            </w:r>
            <w:r w:rsidRPr="00727935">
              <w:rPr>
                <w:color w:val="000000" w:themeColor="text1"/>
                <w:sz w:val="24"/>
                <w:szCs w:val="24"/>
                <w:u w:color="000000" w:themeColor="text1"/>
              </w:rPr>
            </w:r>
            <w:r w:rsidRPr="00727935">
              <w:rPr>
                <w:color w:val="000000" w:themeColor="text1"/>
                <w:sz w:val="24"/>
                <w:szCs w:val="24"/>
                <w:u w:color="000000" w:themeColor="text1"/>
              </w:rPr>
              <w:fldChar w:fldCharType="end"/>
            </w:r>
            <w:r w:rsidRPr="00727935">
              <w:rPr>
                <w:color w:val="000000" w:themeColor="text1"/>
                <w:sz w:val="24"/>
                <w:szCs w:val="24"/>
                <w:u w:color="000000" w:themeColor="text1"/>
              </w:rPr>
            </w:r>
            <w:r w:rsidRPr="00727935">
              <w:rPr>
                <w:color w:val="000000" w:themeColor="text1"/>
                <w:sz w:val="24"/>
                <w:szCs w:val="24"/>
                <w:u w:color="000000" w:themeColor="text1"/>
              </w:rPr>
              <w:fldChar w:fldCharType="separate"/>
            </w:r>
            <w:r w:rsidRPr="00727935">
              <w:rPr>
                <w:noProof/>
                <w:color w:val="000000" w:themeColor="text1"/>
                <w:sz w:val="24"/>
                <w:szCs w:val="24"/>
                <w:u w:color="000000" w:themeColor="text1"/>
              </w:rPr>
              <w:t>(</w:t>
            </w:r>
            <w:hyperlink w:anchor="_ENREF_76" w:tooltip="Taipale, 2000 #87" w:history="1">
              <w:r w:rsidRPr="00727935">
                <w:rPr>
                  <w:noProof/>
                  <w:color w:val="000000" w:themeColor="text1"/>
                  <w:sz w:val="24"/>
                  <w:szCs w:val="24"/>
                  <w:u w:color="000000" w:themeColor="text1"/>
                </w:rPr>
                <w:t>Taipale et al., 2000</w:t>
              </w:r>
            </w:hyperlink>
            <w:r w:rsidRPr="00727935">
              <w:rPr>
                <w:noProof/>
                <w:color w:val="000000" w:themeColor="text1"/>
                <w:sz w:val="24"/>
                <w:szCs w:val="24"/>
                <w:u w:color="000000" w:themeColor="text1"/>
              </w:rPr>
              <w:t>)</w:t>
            </w:r>
            <w:r w:rsidRPr="00727935">
              <w:rPr>
                <w:color w:val="000000" w:themeColor="text1"/>
                <w:sz w:val="24"/>
                <w:szCs w:val="24"/>
                <w:u w:color="000000" w:themeColor="text1"/>
              </w:rPr>
              <w:fldChar w:fldCharType="end"/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ACA179B" w14:textId="77777777" w:rsidR="00751855" w:rsidRPr="006D6493" w:rsidRDefault="00751855" w:rsidP="00751855">
            <w:r w:rsidRPr="006D6493">
              <w:rPr>
                <w:bCs/>
              </w:rPr>
              <w:t>RRID:CVCL_2721</w:t>
            </w:r>
          </w:p>
          <w:p w14:paraId="446F0E7F" w14:textId="049625E6" w:rsidR="00727935" w:rsidRPr="006D6493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</w:p>
        </w:tc>
        <w:tc>
          <w:tcPr>
            <w:tcW w:w="21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38C05AF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NIH 3T3 cell line stably incorporating the Gli-luc reporter</w:t>
            </w:r>
          </w:p>
        </w:tc>
      </w:tr>
      <w:tr w:rsidR="00727935" w:rsidRPr="006D6493" w14:paraId="7D8C8ABF" w14:textId="77777777" w:rsidTr="00751855">
        <w:trPr>
          <w:trHeight w:val="1060"/>
        </w:trPr>
        <w:tc>
          <w:tcPr>
            <w:tcW w:w="169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EA9843B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4"/>
                <w:szCs w:val="24"/>
              </w:rPr>
            </w:pPr>
            <w:r w:rsidRPr="00727935">
              <w:rPr>
                <w:color w:val="000000"/>
                <w:sz w:val="24"/>
                <w:szCs w:val="24"/>
              </w:rPr>
              <w:t>cell line (</w:t>
            </w:r>
            <w:r w:rsidRPr="00727935">
              <w:rPr>
                <w:i/>
                <w:iCs/>
                <w:color w:val="000000"/>
                <w:sz w:val="24"/>
                <w:szCs w:val="24"/>
              </w:rPr>
              <w:t>Mus musculus</w:t>
            </w:r>
            <w:r w:rsidRPr="00727935">
              <w:rPr>
                <w:color w:val="000000"/>
                <w:sz w:val="24"/>
                <w:szCs w:val="24"/>
              </w:rPr>
              <w:t>)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8429875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Luzp1</w:t>
            </w:r>
            <w:r w:rsidRPr="00727935">
              <w:rPr>
                <w:color w:val="212121"/>
                <w:sz w:val="24"/>
                <w:szCs w:val="24"/>
                <w:vertAlign w:val="superscript"/>
              </w:rPr>
              <w:t>-/-</w:t>
            </w: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DDFB637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This work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A5E4387" w14:textId="77777777" w:rsidR="00727935" w:rsidRPr="006D6493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  <w:vertAlign w:val="superscript"/>
              </w:rPr>
            </w:pPr>
          </w:p>
        </w:tc>
        <w:tc>
          <w:tcPr>
            <w:tcW w:w="21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D51934B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 xml:space="preserve">The mouse </w:t>
            </w:r>
            <w:r w:rsidRPr="00727935">
              <w:rPr>
                <w:i/>
                <w:color w:val="212121"/>
                <w:sz w:val="24"/>
                <w:szCs w:val="24"/>
              </w:rPr>
              <w:t xml:space="preserve">Luzp1 </w:t>
            </w:r>
            <w:r w:rsidRPr="00727935">
              <w:rPr>
                <w:color w:val="212121"/>
                <w:sz w:val="24"/>
                <w:szCs w:val="24"/>
              </w:rPr>
              <w:t>locus was targeted in Shh-LIGHT2 cells</w:t>
            </w:r>
          </w:p>
        </w:tc>
      </w:tr>
      <w:tr w:rsidR="00727935" w:rsidRPr="006D6493" w14:paraId="424BBDA6" w14:textId="77777777" w:rsidTr="00751855">
        <w:trPr>
          <w:trHeight w:val="1060"/>
        </w:trPr>
        <w:tc>
          <w:tcPr>
            <w:tcW w:w="169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3B3ADD0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4"/>
                <w:szCs w:val="24"/>
              </w:rPr>
            </w:pPr>
            <w:r w:rsidRPr="00727935">
              <w:rPr>
                <w:color w:val="000000"/>
                <w:sz w:val="24"/>
                <w:szCs w:val="24"/>
              </w:rPr>
              <w:t>cell line (</w:t>
            </w:r>
            <w:r w:rsidRPr="00727935">
              <w:rPr>
                <w:i/>
                <w:iCs/>
                <w:color w:val="000000"/>
                <w:sz w:val="24"/>
                <w:szCs w:val="24"/>
              </w:rPr>
              <w:t>Mus musculus</w:t>
            </w:r>
            <w:r w:rsidRPr="00727935">
              <w:rPr>
                <w:color w:val="000000"/>
                <w:sz w:val="24"/>
                <w:szCs w:val="24"/>
              </w:rPr>
              <w:t>)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F1FB1BE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+LUZP1</w:t>
            </w: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DF2B42B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This work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2F6B00F" w14:textId="77777777" w:rsidR="00727935" w:rsidRPr="006D6493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  <w:vertAlign w:val="superscript"/>
              </w:rPr>
            </w:pPr>
          </w:p>
        </w:tc>
        <w:tc>
          <w:tcPr>
            <w:tcW w:w="21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CCD1281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 xml:space="preserve">The mouse </w:t>
            </w:r>
            <w:r w:rsidRPr="00727935">
              <w:rPr>
                <w:i/>
                <w:color w:val="212121"/>
                <w:sz w:val="24"/>
                <w:szCs w:val="24"/>
              </w:rPr>
              <w:t>Luzp1</w:t>
            </w:r>
            <w:r w:rsidRPr="00727935">
              <w:rPr>
                <w:color w:val="212121"/>
                <w:sz w:val="24"/>
                <w:szCs w:val="24"/>
              </w:rPr>
              <w:t xml:space="preserve"> locus was targeted  in Shh-LIGHT2 cells and the they were transfected with EFS-LUZP1-YFP-P2A-blastR</w:t>
            </w:r>
          </w:p>
        </w:tc>
      </w:tr>
      <w:tr w:rsidR="00727935" w:rsidRPr="006D6493" w14:paraId="4F742C38" w14:textId="77777777" w:rsidTr="00751855">
        <w:trPr>
          <w:trHeight w:val="1060"/>
        </w:trPr>
        <w:tc>
          <w:tcPr>
            <w:tcW w:w="169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EB75A86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biological sample (</w:t>
            </w:r>
            <w:r w:rsidRPr="00727935">
              <w:rPr>
                <w:i/>
                <w:iCs/>
                <w:color w:val="212121"/>
                <w:sz w:val="24"/>
                <w:szCs w:val="24"/>
              </w:rPr>
              <w:t>Homo-sapiens</w:t>
            </w:r>
            <w:r w:rsidRPr="00727935">
              <w:rPr>
                <w:color w:val="212121"/>
                <w:sz w:val="24"/>
                <w:szCs w:val="24"/>
              </w:rPr>
              <w:t>)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B18C2FD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 xml:space="preserve">Dermal fibroblast </w:t>
            </w: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FFD2493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PMID: 29395072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D70EBE0" w14:textId="77777777" w:rsidR="00727935" w:rsidRPr="006D6493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6D6493">
              <w:rPr>
                <w:color w:val="212121"/>
                <w:sz w:val="24"/>
                <w:szCs w:val="24"/>
              </w:rPr>
              <w:t>ESCTRL#2</w:t>
            </w:r>
          </w:p>
        </w:tc>
        <w:tc>
          <w:tcPr>
            <w:tcW w:w="21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015CD5D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Freshly isolated adult female dermal fibroblasts from a healthy donor</w:t>
            </w:r>
          </w:p>
        </w:tc>
      </w:tr>
      <w:tr w:rsidR="00727935" w:rsidRPr="006D6493" w14:paraId="40331BB0" w14:textId="77777777" w:rsidTr="00751855">
        <w:trPr>
          <w:trHeight w:val="1060"/>
        </w:trPr>
        <w:tc>
          <w:tcPr>
            <w:tcW w:w="169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6D14C77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lastRenderedPageBreak/>
              <w:t>biological sample (</w:t>
            </w:r>
            <w:r w:rsidRPr="00727935">
              <w:rPr>
                <w:i/>
                <w:iCs/>
                <w:color w:val="212121"/>
                <w:sz w:val="24"/>
                <w:szCs w:val="24"/>
              </w:rPr>
              <w:t>Homo-sapiens</w:t>
            </w:r>
            <w:r w:rsidRPr="00727935">
              <w:rPr>
                <w:color w:val="212121"/>
                <w:sz w:val="24"/>
                <w:szCs w:val="24"/>
              </w:rPr>
              <w:t>)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66F4F32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i/>
                <w:color w:val="212121"/>
                <w:sz w:val="24"/>
                <w:szCs w:val="24"/>
                <w:lang w:val="en-US"/>
              </w:rPr>
            </w:pPr>
            <w:r w:rsidRPr="00727935">
              <w:rPr>
                <w:color w:val="212121"/>
                <w:sz w:val="24"/>
                <w:szCs w:val="24"/>
              </w:rPr>
              <w:t xml:space="preserve">Dermal fibroblast </w:t>
            </w: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73DDC19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PMID: 29395072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B3187FF" w14:textId="77777777" w:rsidR="00727935" w:rsidRPr="006D6493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6D6493">
              <w:rPr>
                <w:color w:val="212121"/>
                <w:sz w:val="24"/>
                <w:szCs w:val="24"/>
              </w:rPr>
              <w:t xml:space="preserve">UKTBS#3 or </w:t>
            </w:r>
            <w:r w:rsidRPr="006D6493">
              <w:rPr>
                <w:color w:val="212121"/>
                <w:sz w:val="24"/>
                <w:szCs w:val="24"/>
                <w:lang w:val="en-US"/>
              </w:rPr>
              <w:t>TBS</w:t>
            </w:r>
            <w:r w:rsidRPr="006D6493">
              <w:rPr>
                <w:color w:val="212121"/>
                <w:sz w:val="24"/>
                <w:szCs w:val="24"/>
                <w:vertAlign w:val="superscript"/>
                <w:lang w:val="en-US"/>
              </w:rPr>
              <w:t>275</w:t>
            </w:r>
          </w:p>
        </w:tc>
        <w:tc>
          <w:tcPr>
            <w:tcW w:w="21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63AFE1B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 xml:space="preserve">Freshly isolated </w:t>
            </w:r>
            <w:r w:rsidRPr="00727935">
              <w:rPr>
                <w:color w:val="212121"/>
                <w:sz w:val="24"/>
                <w:szCs w:val="24"/>
                <w:lang w:val="en-US"/>
              </w:rPr>
              <w:t>adult male dermal fibroblasts from a TBS individual</w:t>
            </w:r>
          </w:p>
        </w:tc>
      </w:tr>
      <w:tr w:rsidR="00727935" w:rsidRPr="00727935" w14:paraId="5D92FB59" w14:textId="77777777" w:rsidTr="00751855">
        <w:trPr>
          <w:trHeight w:val="1060"/>
        </w:trPr>
        <w:tc>
          <w:tcPr>
            <w:tcW w:w="169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3BA0C87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antibody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37F4580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anti-LUZP1 (Rabbit polyclonal)</w:t>
            </w: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49A0AA8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Proteintech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21D0609" w14:textId="77777777" w:rsidR="00751855" w:rsidRPr="006D6493" w:rsidRDefault="00727935" w:rsidP="00751855">
            <w:r w:rsidRPr="006D6493">
              <w:rPr>
                <w:color w:val="212121"/>
              </w:rPr>
              <w:t>Cat#: 17483-1-AP</w:t>
            </w:r>
            <w:r w:rsidR="00751855" w:rsidRPr="006D6493">
              <w:rPr>
                <w:color w:val="212121"/>
              </w:rPr>
              <w:t xml:space="preserve">; </w:t>
            </w:r>
            <w:r w:rsidR="00751855" w:rsidRPr="006D6493">
              <w:rPr>
                <w:bCs/>
              </w:rPr>
              <w:t>RRID:AB_2139498</w:t>
            </w:r>
          </w:p>
          <w:p w14:paraId="7497899F" w14:textId="4C3930E4" w:rsidR="00727935" w:rsidRPr="006D6493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</w:p>
          <w:p w14:paraId="74879A9C" w14:textId="77777777" w:rsidR="00727935" w:rsidRPr="006D6493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</w:p>
        </w:tc>
        <w:tc>
          <w:tcPr>
            <w:tcW w:w="21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1434AA3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WB (1:1000)</w:t>
            </w:r>
          </w:p>
        </w:tc>
      </w:tr>
      <w:tr w:rsidR="00727935" w:rsidRPr="00727935" w14:paraId="15618C66" w14:textId="77777777" w:rsidTr="00751855">
        <w:trPr>
          <w:trHeight w:val="1060"/>
        </w:trPr>
        <w:tc>
          <w:tcPr>
            <w:tcW w:w="169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AC15EA5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antibody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758CD90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i/>
                <w:color w:val="212121"/>
                <w:sz w:val="24"/>
                <w:szCs w:val="24"/>
                <w:lang w:val="en-US"/>
              </w:rPr>
            </w:pPr>
            <w:r w:rsidRPr="00727935">
              <w:rPr>
                <w:color w:val="212121"/>
                <w:sz w:val="24"/>
                <w:szCs w:val="24"/>
                <w:lang w:val="en-US"/>
              </w:rPr>
              <w:t>anti-LUZP1 (Rabbit polyclonal)</w:t>
            </w: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4D2DD30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  <w:lang w:val="en-US"/>
              </w:rPr>
              <w:t>Sigma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05FB4E4" w14:textId="77777777" w:rsidR="00751855" w:rsidRPr="006D6493" w:rsidRDefault="00727935" w:rsidP="00751855">
            <w:r w:rsidRPr="006D6493">
              <w:rPr>
                <w:color w:val="212121"/>
              </w:rPr>
              <w:t xml:space="preserve">Cat#: </w:t>
            </w:r>
            <w:r w:rsidRPr="006D6493">
              <w:rPr>
                <w:color w:val="212121"/>
                <w:lang w:val="en-US"/>
              </w:rPr>
              <w:t>HPA028506</w:t>
            </w:r>
            <w:r w:rsidR="00751855" w:rsidRPr="006D6493">
              <w:rPr>
                <w:color w:val="212121"/>
                <w:lang w:val="en-US"/>
              </w:rPr>
              <w:t xml:space="preserve">; </w:t>
            </w:r>
            <w:r w:rsidR="00751855" w:rsidRPr="006D6493">
              <w:rPr>
                <w:bCs/>
              </w:rPr>
              <w:t>RRID:AB_10600083</w:t>
            </w:r>
          </w:p>
          <w:p w14:paraId="687C460A" w14:textId="73D961A2" w:rsidR="00727935" w:rsidRPr="006D6493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</w:p>
        </w:tc>
        <w:tc>
          <w:tcPr>
            <w:tcW w:w="21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297D20A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WB (1:1000); IF (1:100); IP: 1 µg</w:t>
            </w:r>
          </w:p>
        </w:tc>
      </w:tr>
      <w:tr w:rsidR="00727935" w:rsidRPr="00727935" w14:paraId="3A37F113" w14:textId="77777777" w:rsidTr="00751855">
        <w:trPr>
          <w:trHeight w:val="1060"/>
        </w:trPr>
        <w:tc>
          <w:tcPr>
            <w:tcW w:w="169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A53D276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antibody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CBDEC8E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  <w:lang w:val="en-US"/>
              </w:rPr>
            </w:pPr>
            <w:r w:rsidRPr="00727935">
              <w:rPr>
                <w:color w:val="212121"/>
                <w:sz w:val="24"/>
                <w:szCs w:val="24"/>
                <w:lang w:val="en-US"/>
              </w:rPr>
              <w:t>anti-CCP110 (Rabbit polyclonal)</w:t>
            </w: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D28EECE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  <w:lang w:val="en-US"/>
              </w:rPr>
            </w:pPr>
            <w:r w:rsidRPr="00727935">
              <w:rPr>
                <w:color w:val="212121"/>
                <w:sz w:val="24"/>
                <w:szCs w:val="24"/>
                <w:lang w:val="en-US"/>
              </w:rPr>
              <w:t>Proteintech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CFE4C7C" w14:textId="77777777" w:rsidR="00751855" w:rsidRPr="006D6493" w:rsidRDefault="00727935" w:rsidP="00751855">
            <w:r w:rsidRPr="006D6493">
              <w:rPr>
                <w:color w:val="212121"/>
              </w:rPr>
              <w:t>Cat#: 12780-1-AP</w:t>
            </w:r>
            <w:r w:rsidR="00751855" w:rsidRPr="006D6493">
              <w:rPr>
                <w:color w:val="212121"/>
              </w:rPr>
              <w:t xml:space="preserve">; </w:t>
            </w:r>
            <w:r w:rsidR="00751855" w:rsidRPr="006D6493">
              <w:rPr>
                <w:bCs/>
              </w:rPr>
              <w:t>RRID:AB_10638480</w:t>
            </w:r>
          </w:p>
          <w:p w14:paraId="265E5245" w14:textId="13FBD61E" w:rsidR="00727935" w:rsidRPr="006D6493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</w:p>
          <w:p w14:paraId="0B86D73E" w14:textId="77777777" w:rsidR="00727935" w:rsidRPr="006D6493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</w:p>
        </w:tc>
        <w:tc>
          <w:tcPr>
            <w:tcW w:w="21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EFC2583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WB (1:1000); IF (1:100)</w:t>
            </w:r>
          </w:p>
        </w:tc>
      </w:tr>
      <w:tr w:rsidR="00727935" w:rsidRPr="00727935" w14:paraId="7EE4733A" w14:textId="77777777" w:rsidTr="00751855">
        <w:trPr>
          <w:trHeight w:val="1060"/>
        </w:trPr>
        <w:tc>
          <w:tcPr>
            <w:tcW w:w="169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F28419E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antibody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66A0A77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  <w:lang w:val="en-US"/>
              </w:rPr>
            </w:pPr>
            <w:r w:rsidRPr="00727935">
              <w:rPr>
                <w:color w:val="212121"/>
                <w:sz w:val="24"/>
                <w:szCs w:val="24"/>
                <w:lang w:val="en-US"/>
              </w:rPr>
              <w:t>anti-CEP97 (Rabbit polyclonal)</w:t>
            </w: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D203651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  <w:lang w:val="en-US"/>
              </w:rPr>
            </w:pPr>
            <w:r w:rsidRPr="00727935">
              <w:rPr>
                <w:color w:val="212121"/>
                <w:sz w:val="24"/>
                <w:szCs w:val="24"/>
                <w:lang w:val="en-US"/>
              </w:rPr>
              <w:t>Proteintech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6ABE43C" w14:textId="77777777" w:rsidR="00751855" w:rsidRPr="006D6493" w:rsidRDefault="00727935" w:rsidP="00751855">
            <w:r w:rsidRPr="006D6493">
              <w:rPr>
                <w:color w:val="212121"/>
              </w:rPr>
              <w:t>Cat#: 22050-1-AP</w:t>
            </w:r>
            <w:r w:rsidR="00751855" w:rsidRPr="006D6493">
              <w:rPr>
                <w:color w:val="212121"/>
              </w:rPr>
              <w:t xml:space="preserve">; </w:t>
            </w:r>
            <w:r w:rsidR="00751855" w:rsidRPr="006D6493">
              <w:rPr>
                <w:bCs/>
              </w:rPr>
              <w:t>RRID:AB_11182378</w:t>
            </w:r>
          </w:p>
          <w:p w14:paraId="57D0BF61" w14:textId="0C347D60" w:rsidR="00727935" w:rsidRPr="006D6493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</w:p>
          <w:p w14:paraId="7E4AD31D" w14:textId="77777777" w:rsidR="00727935" w:rsidRPr="006D6493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</w:p>
          <w:p w14:paraId="1791E870" w14:textId="77777777" w:rsidR="00727935" w:rsidRPr="006D6493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</w:p>
        </w:tc>
        <w:tc>
          <w:tcPr>
            <w:tcW w:w="21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38ECF8D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WB (1:1000)</w:t>
            </w:r>
          </w:p>
          <w:p w14:paraId="28BD3D46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IP: 1 µg</w:t>
            </w:r>
          </w:p>
        </w:tc>
      </w:tr>
      <w:tr w:rsidR="00727935" w:rsidRPr="00727935" w14:paraId="711C7571" w14:textId="77777777" w:rsidTr="00751855">
        <w:trPr>
          <w:trHeight w:val="1060"/>
        </w:trPr>
        <w:tc>
          <w:tcPr>
            <w:tcW w:w="169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D257F3E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antibody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28F3B13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  <w:lang w:val="en-US"/>
              </w:rPr>
            </w:pPr>
            <w:r w:rsidRPr="00727935">
              <w:rPr>
                <w:color w:val="212121"/>
                <w:sz w:val="24"/>
                <w:szCs w:val="24"/>
                <w:lang w:val="en-US"/>
              </w:rPr>
              <w:t>anti-GFP (Mouse monoclonal)</w:t>
            </w: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BDA21AC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  <w:lang w:val="en-US"/>
              </w:rPr>
            </w:pPr>
            <w:r w:rsidRPr="00727935">
              <w:rPr>
                <w:color w:val="212121"/>
                <w:sz w:val="24"/>
                <w:szCs w:val="24"/>
                <w:lang w:val="en-US"/>
              </w:rPr>
              <w:t>Roche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A098E18" w14:textId="77777777" w:rsidR="00751855" w:rsidRPr="006D6493" w:rsidRDefault="00727935" w:rsidP="00751855">
            <w:pPr>
              <w:rPr>
                <w:sz w:val="22"/>
                <w:szCs w:val="22"/>
              </w:rPr>
            </w:pPr>
            <w:r w:rsidRPr="006D6493">
              <w:rPr>
                <w:color w:val="212121"/>
                <w:sz w:val="22"/>
                <w:szCs w:val="22"/>
              </w:rPr>
              <w:t>Cat#: 11814460001</w:t>
            </w:r>
            <w:r w:rsidR="00751855" w:rsidRPr="006D6493">
              <w:rPr>
                <w:color w:val="212121"/>
                <w:sz w:val="22"/>
                <w:szCs w:val="22"/>
              </w:rPr>
              <w:t xml:space="preserve">; </w:t>
            </w:r>
            <w:r w:rsidR="00751855" w:rsidRPr="006D6493">
              <w:rPr>
                <w:bCs/>
                <w:sz w:val="22"/>
                <w:szCs w:val="22"/>
              </w:rPr>
              <w:t>RRID:AB_390913</w:t>
            </w:r>
          </w:p>
          <w:p w14:paraId="4A4A67D3" w14:textId="0F38AC85" w:rsidR="00727935" w:rsidRPr="006D6493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</w:p>
          <w:p w14:paraId="237DE72A" w14:textId="77777777" w:rsidR="00727935" w:rsidRPr="006D6493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</w:p>
        </w:tc>
        <w:tc>
          <w:tcPr>
            <w:tcW w:w="21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01A041C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WB (1:1000)</w:t>
            </w:r>
          </w:p>
        </w:tc>
      </w:tr>
      <w:tr w:rsidR="00727935" w:rsidRPr="00727935" w14:paraId="60AC8DC5" w14:textId="77777777" w:rsidTr="00751855">
        <w:trPr>
          <w:trHeight w:val="654"/>
        </w:trPr>
        <w:tc>
          <w:tcPr>
            <w:tcW w:w="169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BD276FF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antibody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42BF3BA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  <w:lang w:val="en-US"/>
              </w:rPr>
            </w:pPr>
            <w:r w:rsidRPr="00727935">
              <w:rPr>
                <w:color w:val="212121"/>
                <w:sz w:val="24"/>
                <w:szCs w:val="24"/>
                <w:lang w:val="en-US"/>
              </w:rPr>
              <w:t xml:space="preserve">anti-GAPDH (Mouse monoclonal) </w:t>
            </w: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531C704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  <w:lang w:val="en-US"/>
              </w:rPr>
            </w:pPr>
            <w:r w:rsidRPr="00727935">
              <w:rPr>
                <w:color w:val="212121"/>
                <w:sz w:val="24"/>
                <w:szCs w:val="24"/>
                <w:lang w:val="en-US"/>
              </w:rPr>
              <w:t>Proteintech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2910890" w14:textId="77777777" w:rsidR="00751855" w:rsidRPr="006D6493" w:rsidRDefault="00727935" w:rsidP="00751855">
            <w:r w:rsidRPr="006D6493">
              <w:rPr>
                <w:color w:val="212121"/>
              </w:rPr>
              <w:t>Cat#: 60004-1-Ig</w:t>
            </w:r>
            <w:r w:rsidR="00751855" w:rsidRPr="006D6493">
              <w:rPr>
                <w:color w:val="212121"/>
              </w:rPr>
              <w:t xml:space="preserve">; </w:t>
            </w:r>
            <w:r w:rsidR="00751855" w:rsidRPr="006D6493">
              <w:rPr>
                <w:bCs/>
              </w:rPr>
              <w:t>RRID:AB_2107436</w:t>
            </w:r>
          </w:p>
          <w:p w14:paraId="01ACB0E2" w14:textId="1801D66C" w:rsidR="00727935" w:rsidRPr="006D6493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</w:p>
          <w:p w14:paraId="590A8C11" w14:textId="77777777" w:rsidR="00727935" w:rsidRPr="006D6493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</w:p>
        </w:tc>
        <w:tc>
          <w:tcPr>
            <w:tcW w:w="21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4AC4A57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WB (1:1000)</w:t>
            </w:r>
          </w:p>
        </w:tc>
      </w:tr>
      <w:tr w:rsidR="00727935" w:rsidRPr="00727935" w14:paraId="398E8BC3" w14:textId="77777777" w:rsidTr="00751855">
        <w:trPr>
          <w:trHeight w:val="786"/>
        </w:trPr>
        <w:tc>
          <w:tcPr>
            <w:tcW w:w="169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6C7B82D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antibody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6F1689E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  <w:lang w:val="en-US"/>
              </w:rPr>
            </w:pPr>
            <w:r w:rsidRPr="00727935">
              <w:rPr>
                <w:color w:val="212121"/>
                <w:sz w:val="24"/>
                <w:szCs w:val="24"/>
                <w:lang w:val="en-US"/>
              </w:rPr>
              <w:t>anti-FLNA (Mouse monoclonal)</w:t>
            </w: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647602C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  <w:lang w:val="en-US"/>
              </w:rPr>
            </w:pPr>
            <w:r w:rsidRPr="00727935">
              <w:rPr>
                <w:color w:val="212121"/>
                <w:sz w:val="24"/>
                <w:szCs w:val="24"/>
                <w:lang w:val="en-US"/>
              </w:rPr>
              <w:t>Merck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B414B9A" w14:textId="77777777" w:rsidR="00727935" w:rsidRPr="006D6493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6D6493">
              <w:rPr>
                <w:color w:val="212121"/>
                <w:sz w:val="24"/>
                <w:szCs w:val="24"/>
              </w:rPr>
              <w:t>Cat#: MABN1834</w:t>
            </w:r>
          </w:p>
          <w:p w14:paraId="42FE480F" w14:textId="77777777" w:rsidR="00727935" w:rsidRPr="006D6493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</w:p>
        </w:tc>
        <w:tc>
          <w:tcPr>
            <w:tcW w:w="21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01F3DB1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lastRenderedPageBreak/>
              <w:t>WB (1:1000)</w:t>
            </w:r>
          </w:p>
        </w:tc>
      </w:tr>
      <w:tr w:rsidR="00727935" w:rsidRPr="00727935" w14:paraId="04A7E153" w14:textId="77777777" w:rsidTr="00751855">
        <w:trPr>
          <w:trHeight w:val="506"/>
        </w:trPr>
        <w:tc>
          <w:tcPr>
            <w:tcW w:w="169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C94973A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antibody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B7A4850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  <w:lang w:val="en-US"/>
              </w:rPr>
            </w:pPr>
            <w:r w:rsidRPr="00727935">
              <w:rPr>
                <w:color w:val="212121"/>
                <w:sz w:val="24"/>
                <w:szCs w:val="24"/>
                <w:lang w:val="en-US"/>
              </w:rPr>
              <w:t>anti-BirA (Mouse polyclonal)</w:t>
            </w: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D350066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  <w:lang w:val="en-US"/>
              </w:rPr>
            </w:pPr>
            <w:r w:rsidRPr="00727935">
              <w:rPr>
                <w:color w:val="212121"/>
                <w:sz w:val="24"/>
                <w:szCs w:val="24"/>
                <w:lang w:val="en-US"/>
              </w:rPr>
              <w:t xml:space="preserve"> Sino Biological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EE3AAE1" w14:textId="77777777" w:rsidR="00BB6C6C" w:rsidRPr="006D6493" w:rsidRDefault="00727935" w:rsidP="00BB6C6C">
            <w:r w:rsidRPr="006D6493">
              <w:rPr>
                <w:color w:val="212121"/>
              </w:rPr>
              <w:t>Cat#: 11582-RP01</w:t>
            </w:r>
            <w:r w:rsidR="00BB6C6C" w:rsidRPr="006D6493">
              <w:rPr>
                <w:color w:val="212121"/>
              </w:rPr>
              <w:t xml:space="preserve">; </w:t>
            </w:r>
            <w:r w:rsidR="00BB6C6C" w:rsidRPr="006D6493">
              <w:rPr>
                <w:bCs/>
              </w:rPr>
              <w:t>RRID:AB_2857347</w:t>
            </w:r>
          </w:p>
          <w:p w14:paraId="755D3300" w14:textId="3C4F18FA" w:rsidR="00727935" w:rsidRPr="006D6493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</w:p>
          <w:p w14:paraId="137A8136" w14:textId="77777777" w:rsidR="00727935" w:rsidRPr="006D6493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</w:p>
        </w:tc>
        <w:tc>
          <w:tcPr>
            <w:tcW w:w="21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DBBB1FB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WB (1:1000)</w:t>
            </w:r>
          </w:p>
        </w:tc>
      </w:tr>
      <w:tr w:rsidR="00727935" w:rsidRPr="00727935" w14:paraId="1F2238D5" w14:textId="77777777" w:rsidTr="00751855">
        <w:trPr>
          <w:trHeight w:val="731"/>
        </w:trPr>
        <w:tc>
          <w:tcPr>
            <w:tcW w:w="169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77BD949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antibody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C758948" w14:textId="77777777" w:rsid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  <w:lang w:val="en-US"/>
              </w:rPr>
            </w:pPr>
            <w:r w:rsidRPr="00727935">
              <w:rPr>
                <w:color w:val="212121"/>
                <w:sz w:val="24"/>
                <w:szCs w:val="24"/>
                <w:lang w:val="en-US"/>
              </w:rPr>
              <w:t xml:space="preserve">HRP-conjugated anti-biotin </w:t>
            </w:r>
          </w:p>
          <w:p w14:paraId="254B9ED6" w14:textId="4D567208" w:rsidR="007A612B" w:rsidRPr="00727935" w:rsidRDefault="007A612B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  <w:lang w:val="en-US"/>
              </w:rPr>
            </w:pPr>
            <w:r>
              <w:rPr>
                <w:color w:val="212121"/>
                <w:sz w:val="24"/>
                <w:szCs w:val="24"/>
                <w:lang w:val="en-US"/>
              </w:rPr>
              <w:t>(Goat polyclonal)</w:t>
            </w: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1193EFF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  <w:lang w:val="en-US"/>
              </w:rPr>
            </w:pPr>
            <w:r w:rsidRPr="00727935">
              <w:rPr>
                <w:color w:val="212121"/>
                <w:sz w:val="24"/>
                <w:szCs w:val="24"/>
                <w:lang w:val="en-US"/>
              </w:rPr>
              <w:t>Cell Signaling Technology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FFA093E" w14:textId="77777777" w:rsidR="00E15EA4" w:rsidRPr="006D6493" w:rsidRDefault="00727935" w:rsidP="00E15EA4">
            <w:r w:rsidRPr="006D6493">
              <w:rPr>
                <w:color w:val="212121"/>
              </w:rPr>
              <w:t>Cat#: 7075</w:t>
            </w:r>
            <w:r w:rsidR="00E15EA4" w:rsidRPr="006D6493">
              <w:rPr>
                <w:color w:val="212121"/>
              </w:rPr>
              <w:t xml:space="preserve">; </w:t>
            </w:r>
            <w:r w:rsidR="00E15EA4" w:rsidRPr="006D6493">
              <w:rPr>
                <w:bCs/>
              </w:rPr>
              <w:t>RRID:AB_10696897</w:t>
            </w:r>
          </w:p>
          <w:p w14:paraId="2092B2E0" w14:textId="571D178C" w:rsidR="00727935" w:rsidRPr="006D6493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</w:p>
          <w:p w14:paraId="36E506FB" w14:textId="77777777" w:rsidR="00727935" w:rsidRPr="006D6493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</w:p>
        </w:tc>
        <w:tc>
          <w:tcPr>
            <w:tcW w:w="21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B49893A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WB (1:2000)</w:t>
            </w:r>
          </w:p>
        </w:tc>
      </w:tr>
      <w:tr w:rsidR="00727935" w:rsidRPr="00727935" w14:paraId="7BAE6D92" w14:textId="77777777" w:rsidTr="00751855">
        <w:trPr>
          <w:trHeight w:val="731"/>
        </w:trPr>
        <w:tc>
          <w:tcPr>
            <w:tcW w:w="169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EEB1725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antibody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BE3E97E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  <w:lang w:val="en-US"/>
              </w:rPr>
            </w:pPr>
            <w:r w:rsidRPr="00727935">
              <w:rPr>
                <w:color w:val="212121"/>
                <w:sz w:val="24"/>
                <w:szCs w:val="24"/>
                <w:lang w:val="en-US"/>
              </w:rPr>
              <w:t xml:space="preserve">Anti-Myc (Mouse monoclonal) </w:t>
            </w: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18154C7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  <w:lang w:val="en-US"/>
              </w:rPr>
            </w:pPr>
            <w:r w:rsidRPr="00727935">
              <w:rPr>
                <w:color w:val="212121"/>
                <w:sz w:val="24"/>
                <w:szCs w:val="24"/>
                <w:lang w:val="en-US"/>
              </w:rPr>
              <w:t>Cell Signaling Technology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8A59CA8" w14:textId="77777777" w:rsidR="00E15EA4" w:rsidRPr="006D6493" w:rsidRDefault="00727935" w:rsidP="00E15EA4">
            <w:r w:rsidRPr="006D6493">
              <w:rPr>
                <w:color w:val="212121"/>
              </w:rPr>
              <w:t>Cat#: 2276</w:t>
            </w:r>
            <w:r w:rsidR="00E15EA4" w:rsidRPr="006D6493">
              <w:rPr>
                <w:color w:val="212121"/>
              </w:rPr>
              <w:t xml:space="preserve">; </w:t>
            </w:r>
            <w:r w:rsidR="00E15EA4" w:rsidRPr="006D6493">
              <w:rPr>
                <w:bCs/>
              </w:rPr>
              <w:t>RRID:AB_2857348</w:t>
            </w:r>
          </w:p>
          <w:p w14:paraId="299E0D24" w14:textId="675A58F0" w:rsidR="00727935" w:rsidRPr="006D6493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</w:p>
          <w:p w14:paraId="2F6AF66B" w14:textId="77777777" w:rsidR="00727935" w:rsidRPr="006D6493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</w:p>
        </w:tc>
        <w:tc>
          <w:tcPr>
            <w:tcW w:w="21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57C46A1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WB (1:2000)</w:t>
            </w:r>
          </w:p>
        </w:tc>
      </w:tr>
      <w:tr w:rsidR="00727935" w:rsidRPr="00727935" w14:paraId="433C5377" w14:textId="77777777" w:rsidTr="00751855">
        <w:trPr>
          <w:trHeight w:val="20"/>
        </w:trPr>
        <w:tc>
          <w:tcPr>
            <w:tcW w:w="169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DAE6722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antibody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6B76F2C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  <w:lang w:val="en-US"/>
              </w:rPr>
            </w:pPr>
            <w:r w:rsidRPr="00727935">
              <w:rPr>
                <w:color w:val="212121"/>
                <w:sz w:val="24"/>
                <w:szCs w:val="24"/>
                <w:lang w:val="en-US"/>
              </w:rPr>
              <w:t xml:space="preserve">Anti-Actin (Mouse monoclonal) </w:t>
            </w: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630D382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  <w:lang w:val="en-US"/>
              </w:rPr>
            </w:pPr>
            <w:r w:rsidRPr="00727935">
              <w:rPr>
                <w:color w:val="212121"/>
                <w:sz w:val="24"/>
                <w:szCs w:val="24"/>
                <w:lang w:val="en-US"/>
              </w:rPr>
              <w:t>Sigma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F01595A" w14:textId="77777777" w:rsidR="00E15EA4" w:rsidRPr="006D6493" w:rsidRDefault="00727935" w:rsidP="00E15EA4">
            <w:r w:rsidRPr="006D6493">
              <w:rPr>
                <w:color w:val="212121"/>
              </w:rPr>
              <w:t>Cat#: A2228</w:t>
            </w:r>
            <w:r w:rsidR="00E15EA4" w:rsidRPr="006D6493">
              <w:rPr>
                <w:color w:val="212121"/>
              </w:rPr>
              <w:t xml:space="preserve">; </w:t>
            </w:r>
            <w:r w:rsidR="00E15EA4" w:rsidRPr="006D6493">
              <w:rPr>
                <w:bCs/>
              </w:rPr>
              <w:t>RRID:AB_476697</w:t>
            </w:r>
          </w:p>
          <w:p w14:paraId="2A2F0AFA" w14:textId="291CB279" w:rsidR="00727935" w:rsidRPr="006D6493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</w:p>
        </w:tc>
        <w:tc>
          <w:tcPr>
            <w:tcW w:w="21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9C4F01C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WB (1:1000)</w:t>
            </w:r>
          </w:p>
        </w:tc>
      </w:tr>
      <w:tr w:rsidR="00727935" w:rsidRPr="00727935" w14:paraId="1DFB86D9" w14:textId="77777777" w:rsidTr="00751855">
        <w:trPr>
          <w:trHeight w:val="731"/>
        </w:trPr>
        <w:tc>
          <w:tcPr>
            <w:tcW w:w="169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C5AC848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antibody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1C25A02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  <w:lang w:val="en-US"/>
              </w:rPr>
            </w:pPr>
            <w:r w:rsidRPr="00727935">
              <w:rPr>
                <w:color w:val="212121"/>
                <w:sz w:val="24"/>
                <w:szCs w:val="24"/>
                <w:lang w:val="en-US"/>
              </w:rPr>
              <w:t xml:space="preserve">Anti-GLI3 (Goat polyclonal) </w:t>
            </w: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803CF46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  <w:lang w:val="en-US"/>
              </w:rPr>
            </w:pPr>
            <w:r w:rsidRPr="00727935">
              <w:rPr>
                <w:color w:val="212121"/>
                <w:sz w:val="24"/>
                <w:szCs w:val="24"/>
                <w:lang w:val="en-US"/>
              </w:rPr>
              <w:t>R&amp;D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A980379" w14:textId="77777777" w:rsidR="00E15EA4" w:rsidRPr="006D6493" w:rsidRDefault="00727935" w:rsidP="00E15EA4">
            <w:r w:rsidRPr="006D6493">
              <w:rPr>
                <w:color w:val="212121"/>
              </w:rPr>
              <w:t>Cat#: AF3690</w:t>
            </w:r>
            <w:r w:rsidR="00E15EA4" w:rsidRPr="006D6493">
              <w:rPr>
                <w:color w:val="212121"/>
              </w:rPr>
              <w:t xml:space="preserve">; </w:t>
            </w:r>
            <w:r w:rsidR="00E15EA4" w:rsidRPr="006D6493">
              <w:rPr>
                <w:bCs/>
              </w:rPr>
              <w:t>RRID:AB_2232499</w:t>
            </w:r>
          </w:p>
          <w:p w14:paraId="25339463" w14:textId="5760DF59" w:rsidR="00727935" w:rsidRPr="006D6493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6D6493">
              <w:rPr>
                <w:color w:val="212121"/>
                <w:sz w:val="24"/>
                <w:szCs w:val="24"/>
              </w:rPr>
              <w:t xml:space="preserve"> </w:t>
            </w:r>
          </w:p>
          <w:p w14:paraId="46D05947" w14:textId="77777777" w:rsidR="00727935" w:rsidRPr="006D6493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</w:p>
          <w:p w14:paraId="41FDE54A" w14:textId="77777777" w:rsidR="00727935" w:rsidRPr="006D6493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</w:p>
        </w:tc>
        <w:tc>
          <w:tcPr>
            <w:tcW w:w="21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4522252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WB (1:1000)</w:t>
            </w:r>
          </w:p>
        </w:tc>
      </w:tr>
      <w:tr w:rsidR="00727935" w:rsidRPr="00727935" w14:paraId="5BD007CF" w14:textId="77777777" w:rsidTr="00751855">
        <w:trPr>
          <w:trHeight w:val="731"/>
        </w:trPr>
        <w:tc>
          <w:tcPr>
            <w:tcW w:w="169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570EB41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antibody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7FDEDD5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  <w:lang w:val="en-US"/>
              </w:rPr>
            </w:pPr>
            <w:r w:rsidRPr="00727935">
              <w:rPr>
                <w:color w:val="212121"/>
                <w:sz w:val="24"/>
                <w:szCs w:val="24"/>
                <w:lang w:val="en-US"/>
              </w:rPr>
              <w:t xml:space="preserve">Anti-SALL1 (Mouse monoclonal) </w:t>
            </w: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39A00B0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  <w:lang w:val="en-US"/>
              </w:rPr>
            </w:pPr>
            <w:r w:rsidRPr="00727935">
              <w:rPr>
                <w:color w:val="212121"/>
                <w:sz w:val="24"/>
                <w:szCs w:val="24"/>
                <w:lang w:val="en-US"/>
              </w:rPr>
              <w:t>R&amp;D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B15F634" w14:textId="77777777" w:rsidR="00E15EA4" w:rsidRPr="006D6493" w:rsidRDefault="00727935" w:rsidP="00E15EA4">
            <w:pPr>
              <w:rPr>
                <w:lang w:val="en-US"/>
              </w:rPr>
            </w:pPr>
            <w:r w:rsidRPr="006D6493">
              <w:rPr>
                <w:color w:val="212121"/>
                <w:lang w:val="en-US"/>
              </w:rPr>
              <w:t>Cat#: PP-K9814-00</w:t>
            </w:r>
            <w:r w:rsidR="00E15EA4" w:rsidRPr="006D6493">
              <w:rPr>
                <w:color w:val="212121"/>
                <w:lang w:val="en-US"/>
              </w:rPr>
              <w:t xml:space="preserve">; </w:t>
            </w:r>
            <w:r w:rsidR="00E15EA4" w:rsidRPr="006D6493">
              <w:rPr>
                <w:bCs/>
                <w:lang w:val="en-US"/>
              </w:rPr>
              <w:t>RRID:AB_2183228</w:t>
            </w:r>
          </w:p>
          <w:p w14:paraId="16192087" w14:textId="6F36C382" w:rsidR="00727935" w:rsidRPr="006D6493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  <w:lang w:val="en-US"/>
              </w:rPr>
            </w:pPr>
          </w:p>
          <w:p w14:paraId="5D01A48C" w14:textId="77777777" w:rsidR="00727935" w:rsidRPr="006D6493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</w:p>
          <w:p w14:paraId="23126FF8" w14:textId="77777777" w:rsidR="00727935" w:rsidRPr="006D6493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</w:p>
        </w:tc>
        <w:tc>
          <w:tcPr>
            <w:tcW w:w="21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55E4028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WB (1:1000)</w:t>
            </w:r>
          </w:p>
        </w:tc>
      </w:tr>
      <w:tr w:rsidR="00727935" w:rsidRPr="00727935" w14:paraId="5363B763" w14:textId="77777777" w:rsidTr="00751855">
        <w:trPr>
          <w:trHeight w:val="731"/>
        </w:trPr>
        <w:tc>
          <w:tcPr>
            <w:tcW w:w="169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6C882C3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antibody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54D68A0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  <w:lang w:val="en-US"/>
              </w:rPr>
            </w:pPr>
            <w:r w:rsidRPr="00727935">
              <w:rPr>
                <w:color w:val="212121"/>
                <w:sz w:val="24"/>
                <w:szCs w:val="24"/>
                <w:lang w:val="en-US"/>
              </w:rPr>
              <w:t>Anti-acetylated alpha-tubulin (Mouse monoclonal)</w:t>
            </w: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5B3B0A4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  <w:lang w:val="en-US"/>
              </w:rPr>
            </w:pPr>
            <w:r w:rsidRPr="00727935">
              <w:rPr>
                <w:color w:val="212121"/>
                <w:sz w:val="24"/>
                <w:szCs w:val="24"/>
                <w:lang w:val="en-US"/>
              </w:rPr>
              <w:t>Santa Cruz Biotechnologies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4C744EE" w14:textId="77777777" w:rsidR="00E15EA4" w:rsidRPr="006D6493" w:rsidRDefault="00727935" w:rsidP="00E15EA4">
            <w:r w:rsidRPr="006D6493">
              <w:rPr>
                <w:color w:val="212121"/>
              </w:rPr>
              <w:t>Cat#: sc-23950</w:t>
            </w:r>
            <w:r w:rsidR="00E15EA4" w:rsidRPr="006D6493">
              <w:rPr>
                <w:color w:val="212121"/>
              </w:rPr>
              <w:t xml:space="preserve">; </w:t>
            </w:r>
            <w:r w:rsidR="00E15EA4" w:rsidRPr="006D6493">
              <w:rPr>
                <w:bCs/>
              </w:rPr>
              <w:t>RRID:AB_628409</w:t>
            </w:r>
          </w:p>
          <w:p w14:paraId="398C80B6" w14:textId="292B823D" w:rsidR="00727935" w:rsidRPr="006D6493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</w:p>
        </w:tc>
        <w:tc>
          <w:tcPr>
            <w:tcW w:w="21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E3286A1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  <w:lang w:val="en-US"/>
              </w:rPr>
              <w:t>IF (1:160)</w:t>
            </w:r>
          </w:p>
        </w:tc>
      </w:tr>
      <w:tr w:rsidR="00727935" w:rsidRPr="00727935" w14:paraId="5041977E" w14:textId="77777777" w:rsidTr="00751855">
        <w:trPr>
          <w:trHeight w:val="731"/>
        </w:trPr>
        <w:tc>
          <w:tcPr>
            <w:tcW w:w="169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37F3632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lastRenderedPageBreak/>
              <w:t>antibody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24EDEDA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  <w:lang w:val="en-US"/>
              </w:rPr>
            </w:pPr>
            <w:r w:rsidRPr="00727935">
              <w:rPr>
                <w:color w:val="212121"/>
                <w:sz w:val="24"/>
                <w:szCs w:val="24"/>
                <w:lang w:val="en-US"/>
              </w:rPr>
              <w:t>Anti-gamma tubulin (Mouse monoclonal)</w:t>
            </w: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6C81E00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  <w:lang w:val="en-US"/>
              </w:rPr>
            </w:pPr>
            <w:r w:rsidRPr="00727935">
              <w:rPr>
                <w:color w:val="212121"/>
                <w:sz w:val="24"/>
                <w:szCs w:val="24"/>
                <w:lang w:val="en-US"/>
              </w:rPr>
              <w:t>Proteintech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DF3649B" w14:textId="77777777" w:rsidR="00E15EA4" w:rsidRPr="006D6493" w:rsidRDefault="00727935" w:rsidP="00E15EA4">
            <w:r w:rsidRPr="006D6493">
              <w:rPr>
                <w:color w:val="212121"/>
              </w:rPr>
              <w:t>Cat#: 66320-1-Ig</w:t>
            </w:r>
            <w:r w:rsidR="00E15EA4" w:rsidRPr="006D6493">
              <w:rPr>
                <w:color w:val="212121"/>
              </w:rPr>
              <w:t xml:space="preserve">: </w:t>
            </w:r>
            <w:r w:rsidR="00E15EA4" w:rsidRPr="006D6493">
              <w:rPr>
                <w:bCs/>
              </w:rPr>
              <w:t>RRID:AB_2857350</w:t>
            </w:r>
          </w:p>
          <w:p w14:paraId="1633A072" w14:textId="1F6DF060" w:rsidR="00727935" w:rsidRPr="006D6493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</w:p>
        </w:tc>
        <w:tc>
          <w:tcPr>
            <w:tcW w:w="21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59F02F7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  <w:lang w:val="en-US"/>
              </w:rPr>
            </w:pPr>
            <w:r w:rsidRPr="00727935">
              <w:rPr>
                <w:color w:val="212121"/>
                <w:sz w:val="24"/>
                <w:szCs w:val="24"/>
                <w:lang w:val="en-US"/>
              </w:rPr>
              <w:t>IF (1:160)</w:t>
            </w:r>
          </w:p>
        </w:tc>
      </w:tr>
      <w:tr w:rsidR="00727935" w:rsidRPr="00727935" w14:paraId="6926B56C" w14:textId="77777777" w:rsidTr="00751855">
        <w:trPr>
          <w:trHeight w:val="731"/>
        </w:trPr>
        <w:tc>
          <w:tcPr>
            <w:tcW w:w="169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F5DADD6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antibody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7E2EE9E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  <w:lang w:val="en-US"/>
              </w:rPr>
            </w:pPr>
            <w:r w:rsidRPr="00727935">
              <w:rPr>
                <w:color w:val="212121"/>
                <w:sz w:val="24"/>
                <w:szCs w:val="24"/>
                <w:lang w:val="en-US"/>
              </w:rPr>
              <w:t>Anti-Centrin-2 (Rat monoclonal)</w:t>
            </w: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7E8F13F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  <w:lang w:val="en-US"/>
              </w:rPr>
            </w:pPr>
            <w:r w:rsidRPr="00727935">
              <w:rPr>
                <w:color w:val="212121"/>
                <w:sz w:val="24"/>
                <w:szCs w:val="24"/>
                <w:lang w:val="en-US"/>
              </w:rPr>
              <w:t>Biolegend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0782F63" w14:textId="77777777" w:rsidR="00E15EA4" w:rsidRPr="006D6493" w:rsidRDefault="00727935" w:rsidP="00E15EA4">
            <w:r w:rsidRPr="006D6493">
              <w:rPr>
                <w:color w:val="212121"/>
              </w:rPr>
              <w:t>Cat#: 698601</w:t>
            </w:r>
            <w:r w:rsidR="00E15EA4" w:rsidRPr="006D6493">
              <w:rPr>
                <w:color w:val="212121"/>
              </w:rPr>
              <w:t xml:space="preserve">; </w:t>
            </w:r>
            <w:r w:rsidR="00E15EA4" w:rsidRPr="006D6493">
              <w:rPr>
                <w:bCs/>
              </w:rPr>
              <w:t>RRID:AB_2715793</w:t>
            </w:r>
          </w:p>
          <w:p w14:paraId="6E7BF386" w14:textId="118A1B6F" w:rsidR="00727935" w:rsidRPr="006D6493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</w:p>
        </w:tc>
        <w:tc>
          <w:tcPr>
            <w:tcW w:w="21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43A3C44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  <w:lang w:val="en-US"/>
              </w:rPr>
            </w:pPr>
            <w:r w:rsidRPr="00727935">
              <w:rPr>
                <w:color w:val="212121"/>
                <w:sz w:val="24"/>
                <w:szCs w:val="24"/>
                <w:lang w:val="en-US"/>
              </w:rPr>
              <w:t>IF (1:160)</w:t>
            </w:r>
          </w:p>
        </w:tc>
      </w:tr>
      <w:tr w:rsidR="00727935" w:rsidRPr="00727935" w14:paraId="13DEFB56" w14:textId="77777777" w:rsidTr="00751855">
        <w:trPr>
          <w:trHeight w:val="731"/>
        </w:trPr>
        <w:tc>
          <w:tcPr>
            <w:tcW w:w="169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D0ADD55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antibody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D9CB56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  <w:lang w:val="en-US"/>
              </w:rPr>
            </w:pPr>
            <w:r w:rsidRPr="00727935">
              <w:rPr>
                <w:color w:val="212121"/>
                <w:sz w:val="24"/>
                <w:szCs w:val="24"/>
                <w:lang w:val="en-US"/>
              </w:rPr>
              <w:t>Anti-PCM1 (Rabbit polyclonal)</w:t>
            </w: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25A8AB1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  <w:lang w:val="en-US"/>
              </w:rPr>
            </w:pPr>
            <w:r w:rsidRPr="00727935">
              <w:rPr>
                <w:color w:val="212121"/>
                <w:sz w:val="24"/>
                <w:szCs w:val="24"/>
                <w:lang w:val="en-US"/>
              </w:rPr>
              <w:t>Cell signaling Technology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3AEF5FD" w14:textId="77777777" w:rsidR="00E15EA4" w:rsidRPr="006D6493" w:rsidRDefault="00727935" w:rsidP="00E15EA4">
            <w:r w:rsidRPr="006D6493">
              <w:rPr>
                <w:color w:val="212121"/>
              </w:rPr>
              <w:t>Cat#: 5213</w:t>
            </w:r>
            <w:r w:rsidR="00E15EA4" w:rsidRPr="006D6493">
              <w:rPr>
                <w:color w:val="212121"/>
              </w:rPr>
              <w:t xml:space="preserve">; </w:t>
            </w:r>
            <w:r w:rsidR="00E15EA4" w:rsidRPr="006D6493">
              <w:rPr>
                <w:bCs/>
              </w:rPr>
              <w:t>RRID:AB_2857351</w:t>
            </w:r>
          </w:p>
          <w:p w14:paraId="46878A3B" w14:textId="11C1B4F3" w:rsidR="00727935" w:rsidRPr="006D6493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</w:p>
        </w:tc>
        <w:tc>
          <w:tcPr>
            <w:tcW w:w="21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8CEE2C8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  <w:lang w:val="en-US"/>
              </w:rPr>
            </w:pPr>
            <w:r w:rsidRPr="00727935">
              <w:rPr>
                <w:color w:val="212121"/>
                <w:sz w:val="24"/>
                <w:szCs w:val="24"/>
                <w:lang w:val="en-US"/>
              </w:rPr>
              <w:t>IF (1:100)</w:t>
            </w:r>
          </w:p>
        </w:tc>
      </w:tr>
      <w:tr w:rsidR="00727935" w:rsidRPr="00727935" w14:paraId="04133F70" w14:textId="77777777" w:rsidTr="00751855">
        <w:trPr>
          <w:trHeight w:val="731"/>
        </w:trPr>
        <w:tc>
          <w:tcPr>
            <w:tcW w:w="169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C5CBC33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antibody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CACE5F1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  <w:lang w:val="en-US"/>
              </w:rPr>
            </w:pPr>
            <w:r w:rsidRPr="00727935">
              <w:rPr>
                <w:color w:val="212121"/>
                <w:sz w:val="24"/>
                <w:szCs w:val="24"/>
                <w:lang w:val="en-US"/>
              </w:rPr>
              <w:t>Anti-ODF2 (Rabbit polyclonal)</w:t>
            </w: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FFE1A4D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  <w:lang w:val="en-US"/>
              </w:rPr>
            </w:pPr>
            <w:r w:rsidRPr="00727935">
              <w:rPr>
                <w:color w:val="212121"/>
                <w:sz w:val="24"/>
                <w:szCs w:val="24"/>
                <w:lang w:val="en-US"/>
              </w:rPr>
              <w:t>Atlas Antibodies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562B3EE" w14:textId="77777777" w:rsidR="00E15EA4" w:rsidRPr="006D6493" w:rsidRDefault="00727935" w:rsidP="00E15EA4">
            <w:r w:rsidRPr="006D6493">
              <w:rPr>
                <w:color w:val="212121"/>
              </w:rPr>
              <w:t>Cat#: HPA048841</w:t>
            </w:r>
            <w:r w:rsidR="00E15EA4" w:rsidRPr="006D6493">
              <w:rPr>
                <w:color w:val="212121"/>
              </w:rPr>
              <w:t xml:space="preserve">; </w:t>
            </w:r>
            <w:r w:rsidR="00E15EA4" w:rsidRPr="006D6493">
              <w:rPr>
                <w:bCs/>
              </w:rPr>
              <w:t>RRID:AB_2680536</w:t>
            </w:r>
          </w:p>
          <w:p w14:paraId="6243EE50" w14:textId="74714578" w:rsidR="00727935" w:rsidRPr="006D6493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</w:p>
        </w:tc>
        <w:tc>
          <w:tcPr>
            <w:tcW w:w="21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31A53F1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  <w:lang w:val="en-US"/>
              </w:rPr>
            </w:pPr>
            <w:r w:rsidRPr="00727935">
              <w:rPr>
                <w:color w:val="212121"/>
                <w:sz w:val="24"/>
                <w:szCs w:val="24"/>
                <w:lang w:val="en-US"/>
              </w:rPr>
              <w:t>IF (1:100)</w:t>
            </w:r>
          </w:p>
        </w:tc>
      </w:tr>
      <w:tr w:rsidR="00727935" w:rsidRPr="00727935" w14:paraId="21ADE49C" w14:textId="77777777" w:rsidTr="00751855">
        <w:trPr>
          <w:trHeight w:val="731"/>
        </w:trPr>
        <w:tc>
          <w:tcPr>
            <w:tcW w:w="169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1755AF7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antibody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E2FA72C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  <w:lang w:val="en-US"/>
              </w:rPr>
            </w:pPr>
            <w:r w:rsidRPr="00727935">
              <w:rPr>
                <w:color w:val="212121"/>
                <w:sz w:val="24"/>
                <w:szCs w:val="24"/>
                <w:lang w:val="en-US"/>
              </w:rPr>
              <w:t>Anti-CEP164 (Mouse monoclonal)</w:t>
            </w: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52D1D20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  <w:lang w:val="en-US"/>
              </w:rPr>
            </w:pPr>
            <w:r w:rsidRPr="00727935">
              <w:rPr>
                <w:color w:val="212121"/>
                <w:sz w:val="24"/>
                <w:szCs w:val="24"/>
                <w:lang w:val="en-US"/>
              </w:rPr>
              <w:t>Cell signaling Technology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D0B8D8C" w14:textId="3F4239D5" w:rsidR="00E15EA4" w:rsidRPr="006D6493" w:rsidRDefault="00727935" w:rsidP="00E15EA4">
            <w:r w:rsidRPr="006D6493">
              <w:rPr>
                <w:color w:val="212121"/>
              </w:rPr>
              <w:t>Cat#: GTX70096</w:t>
            </w:r>
            <w:r w:rsidR="00E15EA4" w:rsidRPr="006D6493">
              <w:rPr>
                <w:color w:val="212121"/>
              </w:rPr>
              <w:t>;</w:t>
            </w:r>
            <w:r w:rsidR="00E15EA4" w:rsidRPr="006D6493">
              <w:rPr>
                <w:bCs/>
              </w:rPr>
              <w:t xml:space="preserve"> RRID:AB_2857352</w:t>
            </w:r>
          </w:p>
          <w:p w14:paraId="6EC31BCE" w14:textId="3AA45935" w:rsidR="00727935" w:rsidRPr="006D6493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</w:p>
        </w:tc>
        <w:tc>
          <w:tcPr>
            <w:tcW w:w="21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E0E9D1B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  <w:lang w:val="en-US"/>
              </w:rPr>
            </w:pPr>
            <w:r w:rsidRPr="00727935">
              <w:rPr>
                <w:color w:val="212121"/>
                <w:sz w:val="24"/>
                <w:szCs w:val="24"/>
                <w:lang w:val="en-US"/>
              </w:rPr>
              <w:t>IF (1:100)</w:t>
            </w:r>
          </w:p>
        </w:tc>
      </w:tr>
      <w:tr w:rsidR="00727935" w:rsidRPr="00727935" w14:paraId="1F17A1C3" w14:textId="77777777" w:rsidTr="00751855">
        <w:trPr>
          <w:trHeight w:val="731"/>
        </w:trPr>
        <w:tc>
          <w:tcPr>
            <w:tcW w:w="169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727F94F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antibody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3940DDC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  <w:lang w:val="en-US"/>
              </w:rPr>
            </w:pPr>
            <w:r w:rsidRPr="00727935">
              <w:rPr>
                <w:color w:val="212121"/>
                <w:sz w:val="24"/>
                <w:szCs w:val="24"/>
                <w:lang w:val="en-US"/>
              </w:rPr>
              <w:t>Anti-beta-tubulin (Mouse monoclonal)</w:t>
            </w: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1E499AC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  <w:lang w:val="en-US"/>
              </w:rPr>
            </w:pPr>
            <w:r w:rsidRPr="00727935">
              <w:rPr>
                <w:color w:val="212121"/>
                <w:sz w:val="24"/>
                <w:szCs w:val="24"/>
                <w:lang w:val="en-US"/>
              </w:rPr>
              <w:t>DSHB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EFD5BEC" w14:textId="77777777" w:rsidR="00E608C9" w:rsidRPr="006D6493" w:rsidRDefault="00727935" w:rsidP="00E608C9">
            <w:r w:rsidRPr="006D6493">
              <w:rPr>
                <w:color w:val="212121"/>
              </w:rPr>
              <w:t>Cat#: AB_2315513</w:t>
            </w:r>
            <w:r w:rsidR="00E608C9" w:rsidRPr="006D6493">
              <w:rPr>
                <w:color w:val="212121"/>
              </w:rPr>
              <w:t xml:space="preserve">; </w:t>
            </w:r>
            <w:r w:rsidR="00E608C9" w:rsidRPr="006D6493">
              <w:rPr>
                <w:bCs/>
              </w:rPr>
              <w:t>RRID:AB_528499</w:t>
            </w:r>
          </w:p>
          <w:p w14:paraId="59E832C6" w14:textId="7905CBBB" w:rsidR="00727935" w:rsidRPr="006D6493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</w:p>
        </w:tc>
        <w:tc>
          <w:tcPr>
            <w:tcW w:w="21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BF0C739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  <w:lang w:val="en-US"/>
              </w:rPr>
            </w:pPr>
            <w:r w:rsidRPr="00727935">
              <w:rPr>
                <w:color w:val="212121"/>
                <w:sz w:val="24"/>
                <w:szCs w:val="24"/>
                <w:lang w:val="en-US"/>
              </w:rPr>
              <w:t>IF (1:100)</w:t>
            </w:r>
          </w:p>
        </w:tc>
      </w:tr>
      <w:tr w:rsidR="00727935" w:rsidRPr="00727935" w14:paraId="4096D07F" w14:textId="77777777" w:rsidTr="00751855">
        <w:trPr>
          <w:trHeight w:val="731"/>
        </w:trPr>
        <w:tc>
          <w:tcPr>
            <w:tcW w:w="169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8A57753" w14:textId="77777777" w:rsidR="00727935" w:rsidRPr="00727935" w:rsidRDefault="00727935" w:rsidP="00751855">
            <w:pPr>
              <w:pStyle w:val="NormalWeb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antibody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EDFA1EA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 xml:space="preserve">Anti-Pericentrin </w:t>
            </w:r>
            <w:r w:rsidRPr="00727935">
              <w:rPr>
                <w:color w:val="212121"/>
                <w:sz w:val="24"/>
                <w:szCs w:val="24"/>
                <w:lang w:val="en-US"/>
              </w:rPr>
              <w:t>(Mouse monoclonal)</w:t>
            </w: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4536406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Abcam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E9C87DC" w14:textId="77777777" w:rsidR="00E608C9" w:rsidRPr="006D6493" w:rsidRDefault="00727935" w:rsidP="00E608C9">
            <w:r w:rsidRPr="006D6493">
              <w:rPr>
                <w:color w:val="212121"/>
              </w:rPr>
              <w:t>Cat#: ab28144</w:t>
            </w:r>
            <w:r w:rsidR="00E608C9" w:rsidRPr="006D6493">
              <w:rPr>
                <w:color w:val="212121"/>
              </w:rPr>
              <w:t xml:space="preserve">; </w:t>
            </w:r>
            <w:r w:rsidR="00E608C9" w:rsidRPr="006D6493">
              <w:rPr>
                <w:bCs/>
              </w:rPr>
              <w:t>RRID:AB_2160664</w:t>
            </w:r>
          </w:p>
          <w:p w14:paraId="1E31281A" w14:textId="2312D60F" w:rsidR="00727935" w:rsidRPr="006D6493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</w:p>
        </w:tc>
        <w:tc>
          <w:tcPr>
            <w:tcW w:w="21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EDC32D4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  <w:lang w:val="en-US"/>
              </w:rPr>
            </w:pPr>
            <w:r w:rsidRPr="00727935">
              <w:rPr>
                <w:color w:val="212121"/>
                <w:sz w:val="24"/>
                <w:szCs w:val="24"/>
                <w:lang w:val="en-US"/>
              </w:rPr>
              <w:t>IF (1:100)</w:t>
            </w:r>
          </w:p>
        </w:tc>
      </w:tr>
      <w:tr w:rsidR="00727935" w:rsidRPr="00727935" w14:paraId="575CDF7B" w14:textId="77777777" w:rsidTr="00751855">
        <w:trPr>
          <w:trHeight w:val="731"/>
        </w:trPr>
        <w:tc>
          <w:tcPr>
            <w:tcW w:w="169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C97E09" w14:textId="77777777" w:rsidR="00727935" w:rsidRPr="00727935" w:rsidRDefault="00727935" w:rsidP="00751855">
            <w:pPr>
              <w:pStyle w:val="NormalWeb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antibody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0F520AB" w14:textId="0C3F1421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anti-goat HRP-conjugate</w:t>
            </w:r>
            <w:r w:rsidR="007A612B">
              <w:rPr>
                <w:color w:val="212121"/>
                <w:sz w:val="24"/>
                <w:szCs w:val="24"/>
              </w:rPr>
              <w:t>d</w:t>
            </w: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6F334A3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Jackson ImmunoResearch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FF38A96" w14:textId="77777777" w:rsidR="00E608C9" w:rsidRPr="006D6493" w:rsidRDefault="00727935" w:rsidP="00E608C9">
            <w:r w:rsidRPr="006D6493">
              <w:rPr>
                <w:color w:val="212121"/>
              </w:rPr>
              <w:t>Cat#: AB_2340390</w:t>
            </w:r>
            <w:r w:rsidR="00E608C9" w:rsidRPr="006D6493">
              <w:rPr>
                <w:color w:val="212121"/>
              </w:rPr>
              <w:t xml:space="preserve">; </w:t>
            </w:r>
            <w:r w:rsidR="00E608C9" w:rsidRPr="006D6493">
              <w:rPr>
                <w:bCs/>
              </w:rPr>
              <w:t>RRID:AB_2340390</w:t>
            </w:r>
          </w:p>
          <w:p w14:paraId="3B371613" w14:textId="3265B4F5" w:rsidR="00727935" w:rsidRPr="006D6493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</w:p>
        </w:tc>
        <w:tc>
          <w:tcPr>
            <w:tcW w:w="21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B56ADF8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  <w:lang w:val="en-US"/>
              </w:rPr>
            </w:pPr>
            <w:r w:rsidRPr="00727935">
              <w:rPr>
                <w:color w:val="212121"/>
                <w:sz w:val="24"/>
                <w:szCs w:val="24"/>
                <w:lang w:val="en-US"/>
              </w:rPr>
              <w:t>WB (1:2000)</w:t>
            </w:r>
          </w:p>
        </w:tc>
      </w:tr>
      <w:tr w:rsidR="00727935" w:rsidRPr="00727935" w14:paraId="3C5350D6" w14:textId="77777777" w:rsidTr="00751855">
        <w:trPr>
          <w:trHeight w:val="731"/>
        </w:trPr>
        <w:tc>
          <w:tcPr>
            <w:tcW w:w="169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0F64A1A" w14:textId="77777777" w:rsidR="00727935" w:rsidRPr="00727935" w:rsidRDefault="00727935" w:rsidP="00751855">
            <w:pPr>
              <w:pStyle w:val="NormalWeb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lastRenderedPageBreak/>
              <w:t>antibody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38587D0" w14:textId="6AF3F719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anti-mouse HRP-conjugate</w:t>
            </w:r>
            <w:r w:rsidR="007A612B">
              <w:rPr>
                <w:color w:val="212121"/>
                <w:sz w:val="24"/>
                <w:szCs w:val="24"/>
              </w:rPr>
              <w:t>d</w:t>
            </w: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4B7EB29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Jackson ImmunoResearch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0412C8E" w14:textId="77777777" w:rsidR="00E608C9" w:rsidRPr="006D6493" w:rsidRDefault="00727935" w:rsidP="00E608C9">
            <w:r w:rsidRPr="006D6493">
              <w:rPr>
                <w:color w:val="212121"/>
              </w:rPr>
              <w:t>Cat#:</w:t>
            </w:r>
            <w:r w:rsidRPr="006D6493">
              <w:t xml:space="preserve"> </w:t>
            </w:r>
            <w:r w:rsidRPr="006D6493">
              <w:rPr>
                <w:color w:val="212121"/>
              </w:rPr>
              <w:t>AB_2340770</w:t>
            </w:r>
            <w:r w:rsidR="00E608C9" w:rsidRPr="006D6493">
              <w:rPr>
                <w:color w:val="212121"/>
              </w:rPr>
              <w:t xml:space="preserve">; </w:t>
            </w:r>
            <w:r w:rsidR="00E608C9" w:rsidRPr="006D6493">
              <w:rPr>
                <w:bCs/>
              </w:rPr>
              <w:t>RRID:AB_2340770</w:t>
            </w:r>
          </w:p>
          <w:p w14:paraId="2EC5715E" w14:textId="794AF0E7" w:rsidR="00727935" w:rsidRPr="006D6493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</w:p>
        </w:tc>
        <w:tc>
          <w:tcPr>
            <w:tcW w:w="21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79AE515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  <w:lang w:val="en-US"/>
              </w:rPr>
            </w:pPr>
            <w:r w:rsidRPr="00727935">
              <w:rPr>
                <w:color w:val="212121"/>
                <w:sz w:val="24"/>
                <w:szCs w:val="24"/>
                <w:lang w:val="en-US"/>
              </w:rPr>
              <w:t>WB (1:2000)</w:t>
            </w:r>
          </w:p>
        </w:tc>
      </w:tr>
      <w:tr w:rsidR="00727935" w:rsidRPr="00727935" w14:paraId="28B086B1" w14:textId="77777777" w:rsidTr="00751855">
        <w:trPr>
          <w:trHeight w:val="731"/>
        </w:trPr>
        <w:tc>
          <w:tcPr>
            <w:tcW w:w="169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3510565" w14:textId="77777777" w:rsidR="00727935" w:rsidRPr="00727935" w:rsidRDefault="00727935" w:rsidP="00751855">
            <w:pPr>
              <w:pStyle w:val="NormalWeb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antibody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648E3DC" w14:textId="2C5B745E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anti-rabbit HRP-conjugate</w:t>
            </w:r>
            <w:r w:rsidR="007A612B">
              <w:rPr>
                <w:color w:val="212121"/>
                <w:sz w:val="24"/>
                <w:szCs w:val="24"/>
              </w:rPr>
              <w:t>d</w:t>
            </w: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55A458A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Jackson ImmunoResearch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3925021" w14:textId="77777777" w:rsidR="00E608C9" w:rsidRPr="006D6493" w:rsidRDefault="00727935" w:rsidP="00E608C9">
            <w:r w:rsidRPr="006D6493">
              <w:rPr>
                <w:color w:val="212121"/>
              </w:rPr>
              <w:t>Cat#: AB_2340585</w:t>
            </w:r>
            <w:r w:rsidR="00E608C9" w:rsidRPr="006D6493">
              <w:rPr>
                <w:color w:val="212121"/>
              </w:rPr>
              <w:t xml:space="preserve">; </w:t>
            </w:r>
            <w:r w:rsidR="00E608C9" w:rsidRPr="006D6493">
              <w:rPr>
                <w:bCs/>
              </w:rPr>
              <w:t>RRID:AB_2340585</w:t>
            </w:r>
          </w:p>
          <w:p w14:paraId="132A9813" w14:textId="56C1F201" w:rsidR="00727935" w:rsidRPr="006D6493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</w:p>
        </w:tc>
        <w:tc>
          <w:tcPr>
            <w:tcW w:w="21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418DBAE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  <w:lang w:val="en-US"/>
              </w:rPr>
            </w:pPr>
            <w:r w:rsidRPr="00727935">
              <w:rPr>
                <w:color w:val="212121"/>
                <w:sz w:val="24"/>
                <w:szCs w:val="24"/>
                <w:lang w:val="en-US"/>
              </w:rPr>
              <w:t>WB (1:2000)</w:t>
            </w:r>
          </w:p>
        </w:tc>
      </w:tr>
      <w:tr w:rsidR="00727935" w:rsidRPr="00727935" w14:paraId="64E4488D" w14:textId="77777777" w:rsidTr="00751855">
        <w:trPr>
          <w:trHeight w:val="731"/>
        </w:trPr>
        <w:tc>
          <w:tcPr>
            <w:tcW w:w="169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72BFE08" w14:textId="77777777" w:rsidR="00727935" w:rsidRPr="00727935" w:rsidRDefault="00727935" w:rsidP="00751855">
            <w:pPr>
              <w:pStyle w:val="NormalWeb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antibody</w:t>
            </w:r>
          </w:p>
          <w:p w14:paraId="0DBD488F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1954CA6" w14:textId="4B8BFE68" w:rsidR="00727935" w:rsidRPr="006D6493" w:rsidRDefault="007A612B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lang w:val="en-US"/>
              </w:rPr>
            </w:pPr>
            <w:r>
              <w:rPr>
                <w:color w:val="212121"/>
              </w:rPr>
              <w:t xml:space="preserve">Secondary: </w:t>
            </w:r>
            <w:r w:rsidR="00727935" w:rsidRPr="006D6493">
              <w:rPr>
                <w:color w:val="212121"/>
              </w:rPr>
              <w:t xml:space="preserve">Donkey anti-rabbit </w:t>
            </w:r>
            <w:r>
              <w:rPr>
                <w:color w:val="212121"/>
              </w:rPr>
              <w:t xml:space="preserve">polyclonal; </w:t>
            </w:r>
            <w:r w:rsidR="00727935" w:rsidRPr="006D6493">
              <w:rPr>
                <w:color w:val="212121"/>
              </w:rPr>
              <w:t>Alexa</w:t>
            </w:r>
            <w:r w:rsidR="00E608C9">
              <w:rPr>
                <w:color w:val="212121"/>
              </w:rPr>
              <w:t xml:space="preserve"> </w:t>
            </w:r>
            <w:r w:rsidR="00727935" w:rsidRPr="006D6493">
              <w:rPr>
                <w:color w:val="212121"/>
              </w:rPr>
              <w:t>Fluor</w:t>
            </w:r>
            <w:r w:rsidR="00E608C9">
              <w:rPr>
                <w:color w:val="212121"/>
              </w:rPr>
              <w:t xml:space="preserve"> </w:t>
            </w:r>
            <w:r w:rsidR="00727935" w:rsidRPr="006D6493">
              <w:rPr>
                <w:color w:val="212121"/>
              </w:rPr>
              <w:t>488</w:t>
            </w:r>
            <w:r>
              <w:rPr>
                <w:color w:val="212121"/>
              </w:rPr>
              <w:t>-conjugated</w:t>
            </w:r>
            <w:r w:rsidR="00727935" w:rsidRPr="006D6493">
              <w:rPr>
                <w:color w:val="212121"/>
              </w:rPr>
              <w:t xml:space="preserve"> </w:t>
            </w: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7AA46B5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  <w:lang w:val="en-US"/>
              </w:rPr>
            </w:pPr>
            <w:r w:rsidRPr="00727935">
              <w:rPr>
                <w:color w:val="212121"/>
                <w:sz w:val="24"/>
                <w:szCs w:val="24"/>
              </w:rPr>
              <w:t>Jackson ImmunoResearch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C694026" w14:textId="77777777" w:rsidR="00E608C9" w:rsidRPr="006D6493" w:rsidRDefault="00727935" w:rsidP="00E608C9">
            <w:r w:rsidRPr="006D6493">
              <w:rPr>
                <w:color w:val="212121"/>
              </w:rPr>
              <w:t>Cat#: AB_2313584</w:t>
            </w:r>
            <w:r w:rsidR="00E608C9" w:rsidRPr="006D6493">
              <w:rPr>
                <w:color w:val="212121"/>
              </w:rPr>
              <w:t xml:space="preserve">;  </w:t>
            </w:r>
            <w:r w:rsidR="00E608C9" w:rsidRPr="006D6493">
              <w:rPr>
                <w:bCs/>
              </w:rPr>
              <w:t>RRID:AB_2313584</w:t>
            </w:r>
          </w:p>
          <w:p w14:paraId="6A6775C1" w14:textId="7021DB0E" w:rsidR="00727935" w:rsidRPr="006D6493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</w:p>
        </w:tc>
        <w:tc>
          <w:tcPr>
            <w:tcW w:w="21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E1D4B73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  <w:lang w:val="en-US"/>
              </w:rPr>
            </w:pPr>
            <w:r w:rsidRPr="00727935">
              <w:rPr>
                <w:color w:val="212121"/>
                <w:sz w:val="24"/>
                <w:szCs w:val="24"/>
                <w:lang w:val="en-US"/>
              </w:rPr>
              <w:t>IF (1:200)</w:t>
            </w:r>
          </w:p>
        </w:tc>
      </w:tr>
      <w:tr w:rsidR="00727935" w:rsidRPr="00727935" w14:paraId="02386FF4" w14:textId="77777777" w:rsidTr="00751855">
        <w:trPr>
          <w:trHeight w:val="731"/>
        </w:trPr>
        <w:tc>
          <w:tcPr>
            <w:tcW w:w="169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4C037E5" w14:textId="77777777" w:rsidR="00727935" w:rsidRPr="00727935" w:rsidRDefault="00727935" w:rsidP="00751855">
            <w:pPr>
              <w:pStyle w:val="NormalWeb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antibody</w:t>
            </w:r>
          </w:p>
          <w:p w14:paraId="7D2D0A87" w14:textId="77777777" w:rsidR="00727935" w:rsidRPr="00727935" w:rsidRDefault="00727935" w:rsidP="00751855">
            <w:pPr>
              <w:pStyle w:val="NormalWeb"/>
              <w:ind w:left="120" w:right="120"/>
              <w:rPr>
                <w:color w:val="212121"/>
                <w:sz w:val="24"/>
                <w:szCs w:val="24"/>
              </w:rPr>
            </w:pP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3F9E20A" w14:textId="54ABC7D4" w:rsidR="00727935" w:rsidRPr="00727935" w:rsidRDefault="00E608C9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>
              <w:rPr>
                <w:color w:val="212121"/>
              </w:rPr>
              <w:t xml:space="preserve">Secondary: </w:t>
            </w:r>
            <w:r w:rsidR="00727935" w:rsidRPr="00727935">
              <w:rPr>
                <w:color w:val="212121"/>
                <w:sz w:val="24"/>
                <w:szCs w:val="24"/>
              </w:rPr>
              <w:t xml:space="preserve">Donkey anti-rabbit </w:t>
            </w:r>
            <w:r>
              <w:rPr>
                <w:color w:val="212121"/>
                <w:sz w:val="24"/>
                <w:szCs w:val="24"/>
              </w:rPr>
              <w:t xml:space="preserve">polyclonal; </w:t>
            </w:r>
            <w:r w:rsidR="00727935" w:rsidRPr="00727935">
              <w:rPr>
                <w:color w:val="212121"/>
                <w:sz w:val="24"/>
                <w:szCs w:val="24"/>
              </w:rPr>
              <w:t>Alexa</w:t>
            </w:r>
            <w:r>
              <w:rPr>
                <w:color w:val="212121"/>
                <w:sz w:val="24"/>
                <w:szCs w:val="24"/>
              </w:rPr>
              <w:t xml:space="preserve"> </w:t>
            </w:r>
            <w:r w:rsidR="00727935" w:rsidRPr="00727935">
              <w:rPr>
                <w:color w:val="212121"/>
                <w:sz w:val="24"/>
                <w:szCs w:val="24"/>
              </w:rPr>
              <w:t>Fluor</w:t>
            </w:r>
            <w:r>
              <w:rPr>
                <w:color w:val="212121"/>
                <w:sz w:val="24"/>
                <w:szCs w:val="24"/>
              </w:rPr>
              <w:t xml:space="preserve"> </w:t>
            </w:r>
            <w:r w:rsidR="00727935" w:rsidRPr="00727935">
              <w:rPr>
                <w:color w:val="212121"/>
                <w:sz w:val="24"/>
                <w:szCs w:val="24"/>
              </w:rPr>
              <w:t>594</w:t>
            </w:r>
            <w:r>
              <w:rPr>
                <w:color w:val="212121"/>
                <w:sz w:val="24"/>
                <w:szCs w:val="24"/>
              </w:rPr>
              <w:t xml:space="preserve"> conjugated</w:t>
            </w: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461835B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Jackson ImmunoResearch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417010F" w14:textId="77777777" w:rsidR="00E608C9" w:rsidRPr="006D6493" w:rsidRDefault="00727935" w:rsidP="00E608C9">
            <w:r w:rsidRPr="006D6493">
              <w:rPr>
                <w:color w:val="212121"/>
              </w:rPr>
              <w:t>Cat#: AB_2340621</w:t>
            </w:r>
            <w:r w:rsidR="00E608C9" w:rsidRPr="006D6493">
              <w:rPr>
                <w:color w:val="212121"/>
              </w:rPr>
              <w:t xml:space="preserve">; </w:t>
            </w:r>
            <w:r w:rsidR="00E608C9" w:rsidRPr="006D6493">
              <w:rPr>
                <w:bCs/>
              </w:rPr>
              <w:t>RRID:AB_2340621</w:t>
            </w:r>
          </w:p>
          <w:p w14:paraId="0BF91F37" w14:textId="68C04D51" w:rsidR="00727935" w:rsidRPr="006D6493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</w:p>
        </w:tc>
        <w:tc>
          <w:tcPr>
            <w:tcW w:w="21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F2F3CB2" w14:textId="77777777" w:rsidR="00727935" w:rsidRPr="00727935" w:rsidRDefault="00727935" w:rsidP="00751855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  <w:lang w:val="en-US"/>
              </w:rPr>
            </w:pPr>
            <w:r w:rsidRPr="00727935">
              <w:rPr>
                <w:color w:val="212121"/>
                <w:sz w:val="24"/>
                <w:szCs w:val="24"/>
                <w:lang w:val="en-US"/>
              </w:rPr>
              <w:t>IF (1:200)</w:t>
            </w:r>
          </w:p>
        </w:tc>
      </w:tr>
      <w:tr w:rsidR="00E608C9" w:rsidRPr="00727935" w14:paraId="6FC0C7CF" w14:textId="77777777" w:rsidTr="00751855">
        <w:trPr>
          <w:trHeight w:val="731"/>
        </w:trPr>
        <w:tc>
          <w:tcPr>
            <w:tcW w:w="169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A2B9DB6" w14:textId="77777777" w:rsidR="00E608C9" w:rsidRPr="00727935" w:rsidRDefault="00E608C9" w:rsidP="00E608C9">
            <w:pPr>
              <w:pStyle w:val="NormalWeb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antibody</w:t>
            </w:r>
          </w:p>
          <w:p w14:paraId="064E2032" w14:textId="77777777" w:rsidR="00E608C9" w:rsidRPr="00727935" w:rsidRDefault="00E608C9" w:rsidP="00E608C9">
            <w:pPr>
              <w:pStyle w:val="NormalWeb"/>
              <w:ind w:left="120" w:right="120"/>
              <w:rPr>
                <w:color w:val="212121"/>
                <w:sz w:val="24"/>
                <w:szCs w:val="24"/>
              </w:rPr>
            </w:pP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E35D6CE" w14:textId="5F340D25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>
              <w:rPr>
                <w:color w:val="212121"/>
              </w:rPr>
              <w:t xml:space="preserve">Secondary: </w:t>
            </w:r>
            <w:r w:rsidRPr="00727935">
              <w:rPr>
                <w:color w:val="212121"/>
                <w:sz w:val="24"/>
                <w:szCs w:val="24"/>
              </w:rPr>
              <w:t>Donkey anti-</w:t>
            </w:r>
            <w:r>
              <w:rPr>
                <w:color w:val="212121"/>
                <w:sz w:val="24"/>
                <w:szCs w:val="24"/>
              </w:rPr>
              <w:t xml:space="preserve">mouse polyclonal; </w:t>
            </w:r>
            <w:r w:rsidRPr="00727935">
              <w:rPr>
                <w:color w:val="212121"/>
                <w:sz w:val="24"/>
                <w:szCs w:val="24"/>
              </w:rPr>
              <w:t>Alexa</w:t>
            </w:r>
            <w:r>
              <w:rPr>
                <w:color w:val="212121"/>
                <w:sz w:val="24"/>
                <w:szCs w:val="24"/>
              </w:rPr>
              <w:t xml:space="preserve"> </w:t>
            </w:r>
            <w:r w:rsidRPr="00727935">
              <w:rPr>
                <w:color w:val="212121"/>
                <w:sz w:val="24"/>
                <w:szCs w:val="24"/>
              </w:rPr>
              <w:t>Fluor</w:t>
            </w:r>
            <w:r>
              <w:rPr>
                <w:color w:val="212121"/>
                <w:sz w:val="24"/>
                <w:szCs w:val="24"/>
              </w:rPr>
              <w:t xml:space="preserve"> </w:t>
            </w:r>
            <w:r w:rsidRPr="00727935">
              <w:rPr>
                <w:color w:val="212121"/>
                <w:sz w:val="24"/>
                <w:szCs w:val="24"/>
              </w:rPr>
              <w:t>594</w:t>
            </w:r>
            <w:r>
              <w:rPr>
                <w:color w:val="212121"/>
                <w:sz w:val="24"/>
                <w:szCs w:val="24"/>
              </w:rPr>
              <w:t xml:space="preserve"> conjugated</w:t>
            </w: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27EA953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Jackson ImmunoResearch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85A91B5" w14:textId="77777777" w:rsidR="00E608C9" w:rsidRPr="006D6493" w:rsidRDefault="00E608C9" w:rsidP="00E608C9">
            <w:r w:rsidRPr="006D6493">
              <w:rPr>
                <w:color w:val="212121"/>
              </w:rPr>
              <w:t xml:space="preserve">Cat#: AB_2340854; </w:t>
            </w:r>
            <w:r w:rsidRPr="006D6493">
              <w:rPr>
                <w:bCs/>
              </w:rPr>
              <w:t>RRID:AB_2340854</w:t>
            </w:r>
          </w:p>
          <w:p w14:paraId="0032C52D" w14:textId="002363DA" w:rsidR="00E608C9" w:rsidRPr="006D6493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</w:p>
        </w:tc>
        <w:tc>
          <w:tcPr>
            <w:tcW w:w="21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6C2F1BE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  <w:lang w:val="en-US"/>
              </w:rPr>
            </w:pPr>
            <w:r w:rsidRPr="00727935">
              <w:rPr>
                <w:color w:val="212121"/>
                <w:sz w:val="24"/>
                <w:szCs w:val="24"/>
                <w:lang w:val="en-US"/>
              </w:rPr>
              <w:t>IF (1:200)</w:t>
            </w:r>
          </w:p>
        </w:tc>
      </w:tr>
      <w:tr w:rsidR="00E608C9" w:rsidRPr="00727935" w14:paraId="56A649DB" w14:textId="77777777" w:rsidTr="00751855">
        <w:trPr>
          <w:trHeight w:val="731"/>
        </w:trPr>
        <w:tc>
          <w:tcPr>
            <w:tcW w:w="169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1BE4ADB" w14:textId="77777777" w:rsidR="00E608C9" w:rsidRPr="00727935" w:rsidRDefault="00E608C9" w:rsidP="00E608C9">
            <w:pPr>
              <w:pStyle w:val="NormalWeb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antibody</w:t>
            </w:r>
          </w:p>
          <w:p w14:paraId="0C4A9ABD" w14:textId="77777777" w:rsidR="00E608C9" w:rsidRPr="00727935" w:rsidRDefault="00E608C9" w:rsidP="00E608C9">
            <w:pPr>
              <w:pStyle w:val="NormalWeb"/>
              <w:ind w:left="120" w:right="120"/>
              <w:rPr>
                <w:color w:val="212121"/>
                <w:sz w:val="24"/>
                <w:szCs w:val="24"/>
              </w:rPr>
            </w:pP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51EFCB5" w14:textId="6AE920FA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>
              <w:rPr>
                <w:color w:val="212121"/>
              </w:rPr>
              <w:t xml:space="preserve">Secondary: </w:t>
            </w:r>
            <w:r w:rsidRPr="00727935">
              <w:rPr>
                <w:color w:val="212121"/>
                <w:sz w:val="24"/>
                <w:szCs w:val="24"/>
              </w:rPr>
              <w:t>Donkey anti-ra</w:t>
            </w:r>
            <w:r>
              <w:rPr>
                <w:color w:val="212121"/>
                <w:sz w:val="24"/>
                <w:szCs w:val="24"/>
              </w:rPr>
              <w:t>t</w:t>
            </w:r>
            <w:r w:rsidRPr="00727935">
              <w:rPr>
                <w:color w:val="212121"/>
                <w:sz w:val="24"/>
                <w:szCs w:val="24"/>
              </w:rPr>
              <w:t xml:space="preserve"> </w:t>
            </w:r>
            <w:r>
              <w:rPr>
                <w:color w:val="212121"/>
                <w:sz w:val="24"/>
                <w:szCs w:val="24"/>
              </w:rPr>
              <w:t xml:space="preserve">polyclonal; </w:t>
            </w:r>
            <w:r w:rsidRPr="00727935">
              <w:rPr>
                <w:color w:val="212121"/>
                <w:sz w:val="24"/>
                <w:szCs w:val="24"/>
              </w:rPr>
              <w:t>Alexa</w:t>
            </w:r>
            <w:r>
              <w:rPr>
                <w:color w:val="212121"/>
                <w:sz w:val="24"/>
                <w:szCs w:val="24"/>
              </w:rPr>
              <w:t xml:space="preserve"> </w:t>
            </w:r>
            <w:r w:rsidRPr="00727935">
              <w:rPr>
                <w:color w:val="212121"/>
                <w:sz w:val="24"/>
                <w:szCs w:val="24"/>
              </w:rPr>
              <w:t>Fluor</w:t>
            </w:r>
            <w:r>
              <w:rPr>
                <w:color w:val="212121"/>
                <w:sz w:val="24"/>
                <w:szCs w:val="24"/>
              </w:rPr>
              <w:t xml:space="preserve"> 633 conjugated</w:t>
            </w: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0D18080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Jackson ImmunoResearch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75FF3AD" w14:textId="77777777" w:rsidR="00E608C9" w:rsidRPr="006D6493" w:rsidRDefault="00E608C9" w:rsidP="00E608C9">
            <w:r w:rsidRPr="006D6493">
              <w:rPr>
                <w:color w:val="212121"/>
              </w:rPr>
              <w:t xml:space="preserve">Cat#: AB_2340688; </w:t>
            </w:r>
            <w:r w:rsidRPr="006D6493">
              <w:rPr>
                <w:bCs/>
              </w:rPr>
              <w:t>RRID:AB_2340688</w:t>
            </w:r>
          </w:p>
          <w:p w14:paraId="703B72AF" w14:textId="54016739" w:rsidR="00E608C9" w:rsidRPr="006D6493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</w:p>
        </w:tc>
        <w:tc>
          <w:tcPr>
            <w:tcW w:w="21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3AB88A7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  <w:lang w:val="en-US"/>
              </w:rPr>
            </w:pPr>
            <w:r w:rsidRPr="00727935">
              <w:rPr>
                <w:color w:val="212121"/>
                <w:sz w:val="24"/>
                <w:szCs w:val="24"/>
                <w:lang w:val="en-US"/>
              </w:rPr>
              <w:t>IF (1:200)</w:t>
            </w:r>
          </w:p>
        </w:tc>
      </w:tr>
      <w:tr w:rsidR="00E608C9" w:rsidRPr="006D6493" w14:paraId="27F93FB9" w14:textId="77777777" w:rsidTr="00751855">
        <w:trPr>
          <w:trHeight w:val="1060"/>
        </w:trPr>
        <w:tc>
          <w:tcPr>
            <w:tcW w:w="169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46C3292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000000"/>
                <w:sz w:val="24"/>
                <w:szCs w:val="24"/>
              </w:rPr>
              <w:t>recombinant DNA reagent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5DCE6FB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  <w:lang w:val="en-US"/>
              </w:rPr>
            </w:pPr>
            <w:r w:rsidRPr="00727935">
              <w:rPr>
                <w:i/>
                <w:color w:val="212121"/>
                <w:sz w:val="24"/>
                <w:szCs w:val="24"/>
                <w:lang w:val="en-US"/>
              </w:rPr>
              <w:t>Lenti-Cas9-blast</w:t>
            </w: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695D9CB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  <w:lang w:val="en-US"/>
              </w:rPr>
            </w:pPr>
            <w:r w:rsidRPr="00727935">
              <w:rPr>
                <w:color w:val="212121"/>
                <w:sz w:val="24"/>
                <w:szCs w:val="24"/>
                <w:lang w:val="en-US"/>
              </w:rPr>
              <w:t xml:space="preserve">Addgene 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86721BA" w14:textId="77777777" w:rsidR="00E608C9" w:rsidRPr="006D6493" w:rsidRDefault="00E608C9" w:rsidP="00E608C9">
            <w:r w:rsidRPr="006D6493">
              <w:rPr>
                <w:color w:val="212121"/>
              </w:rPr>
              <w:t xml:space="preserve">Cat#: </w:t>
            </w:r>
            <w:r w:rsidRPr="006D6493">
              <w:rPr>
                <w:color w:val="212121"/>
                <w:lang w:val="en-US"/>
              </w:rPr>
              <w:t xml:space="preserve">52962; </w:t>
            </w:r>
            <w:r w:rsidRPr="006D6493">
              <w:rPr>
                <w:bCs/>
              </w:rPr>
              <w:t>RRID:Addgene_52962</w:t>
            </w:r>
          </w:p>
          <w:p w14:paraId="3DD0F379" w14:textId="378A6803" w:rsidR="00E608C9" w:rsidRPr="006D6493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  <w:lang w:val="en-US"/>
              </w:rPr>
            </w:pPr>
          </w:p>
        </w:tc>
        <w:tc>
          <w:tcPr>
            <w:tcW w:w="21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41941AD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  <w:lang w:val="en-US"/>
              </w:rPr>
              <w:t>Kind gift of F. Zhang, MIT</w:t>
            </w:r>
          </w:p>
        </w:tc>
      </w:tr>
      <w:tr w:rsidR="00E608C9" w:rsidRPr="006D6493" w14:paraId="77B47A71" w14:textId="77777777" w:rsidTr="00751855">
        <w:trPr>
          <w:trHeight w:val="1060"/>
        </w:trPr>
        <w:tc>
          <w:tcPr>
            <w:tcW w:w="169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00E66B0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000000"/>
                <w:sz w:val="24"/>
                <w:szCs w:val="24"/>
              </w:rPr>
              <w:lastRenderedPageBreak/>
              <w:t>recombinant DNA reagent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386368B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  <w:lang w:val="en-US"/>
              </w:rPr>
            </w:pPr>
            <w:r w:rsidRPr="00727935">
              <w:rPr>
                <w:i/>
                <w:color w:val="212121"/>
                <w:sz w:val="24"/>
                <w:szCs w:val="24"/>
                <w:lang w:val="en-US"/>
              </w:rPr>
              <w:t>EFS-LUZP1-YFP-P2A-blastR</w:t>
            </w: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EE74CB6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  <w:lang w:val="en-US"/>
              </w:rPr>
            </w:pPr>
            <w:r w:rsidRPr="00727935">
              <w:rPr>
                <w:color w:val="212121"/>
                <w:sz w:val="24"/>
                <w:szCs w:val="24"/>
              </w:rPr>
              <w:t>This work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A76B044" w14:textId="77777777" w:rsidR="00E608C9" w:rsidRPr="006D6493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  <w:lang w:val="en-US"/>
              </w:rPr>
            </w:pPr>
          </w:p>
        </w:tc>
        <w:tc>
          <w:tcPr>
            <w:tcW w:w="21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6550BDA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  <w:lang w:val="en-US"/>
              </w:rPr>
            </w:pPr>
            <w:r w:rsidRPr="00727935">
              <w:rPr>
                <w:color w:val="212121"/>
                <w:sz w:val="24"/>
                <w:szCs w:val="24"/>
              </w:rPr>
              <w:t>Transfected in Shh-LIGHT2 cells</w:t>
            </w:r>
          </w:p>
        </w:tc>
      </w:tr>
      <w:tr w:rsidR="00E608C9" w:rsidRPr="006D6493" w14:paraId="4F49D817" w14:textId="77777777" w:rsidTr="00751855">
        <w:trPr>
          <w:trHeight w:val="1203"/>
        </w:trPr>
        <w:tc>
          <w:tcPr>
            <w:tcW w:w="169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1CA2F7E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sz w:val="24"/>
                <w:szCs w:val="24"/>
              </w:rPr>
            </w:pPr>
            <w:r w:rsidRPr="00727935">
              <w:rPr>
                <w:color w:val="000000"/>
                <w:sz w:val="24"/>
                <w:szCs w:val="24"/>
              </w:rPr>
              <w:t>recombinant DNA reagent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48CEB16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sz w:val="24"/>
                <w:szCs w:val="24"/>
              </w:rPr>
            </w:pPr>
            <w:r w:rsidRPr="00727935">
              <w:rPr>
                <w:i/>
                <w:color w:val="212121"/>
                <w:sz w:val="24"/>
                <w:szCs w:val="24"/>
                <w:lang w:val="en-US"/>
              </w:rPr>
              <w:t xml:space="preserve"> SALL1</w:t>
            </w:r>
            <w:r w:rsidRPr="00727935">
              <w:rPr>
                <w:i/>
                <w:color w:val="212121"/>
                <w:sz w:val="24"/>
                <w:szCs w:val="24"/>
                <w:vertAlign w:val="superscript"/>
                <w:lang w:val="en-US"/>
              </w:rPr>
              <w:t>275</w:t>
            </w:r>
            <w:r w:rsidRPr="00727935">
              <w:rPr>
                <w:i/>
                <w:color w:val="212121"/>
                <w:sz w:val="24"/>
                <w:szCs w:val="24"/>
                <w:lang w:val="en-US"/>
              </w:rPr>
              <w:t>-YFP, SALL1</w:t>
            </w:r>
            <w:r w:rsidRPr="00727935">
              <w:rPr>
                <w:i/>
                <w:color w:val="212121"/>
                <w:sz w:val="24"/>
                <w:szCs w:val="24"/>
                <w:vertAlign w:val="superscript"/>
                <w:lang w:val="en-US"/>
              </w:rPr>
              <w:t>FL</w:t>
            </w:r>
            <w:r w:rsidRPr="00727935">
              <w:rPr>
                <w:i/>
                <w:color w:val="212121"/>
                <w:sz w:val="24"/>
                <w:szCs w:val="24"/>
                <w:lang w:val="en-US"/>
              </w:rPr>
              <w:t>-YFP and SALL1</w:t>
            </w:r>
            <w:r w:rsidRPr="00727935">
              <w:rPr>
                <w:i/>
                <w:color w:val="212121"/>
                <w:sz w:val="24"/>
                <w:szCs w:val="24"/>
                <w:vertAlign w:val="superscript"/>
                <w:lang w:val="en-US"/>
              </w:rPr>
              <w:t>FL</w:t>
            </w:r>
            <w:r w:rsidRPr="00727935">
              <w:rPr>
                <w:i/>
                <w:color w:val="212121"/>
                <w:sz w:val="24"/>
                <w:szCs w:val="24"/>
                <w:lang w:val="en-US"/>
              </w:rPr>
              <w:t>-2xHA</w:t>
            </w: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D237D90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sz w:val="24"/>
                <w:szCs w:val="24"/>
              </w:rPr>
            </w:pPr>
            <w:r w:rsidRPr="00727935">
              <w:rPr>
                <w:color w:val="000000" w:themeColor="text1"/>
                <w:sz w:val="24"/>
                <w:szCs w:val="24"/>
                <w:u w:color="000000" w:themeColor="text1"/>
              </w:rPr>
              <w:fldChar w:fldCharType="begin">
                <w:fldData xml:space="preserve">PEVuZE5vdGU+PENpdGU+PEF1dGhvcj5Cb3phbC1CYXN0ZXJyYTwvQXV0aG9yPjxZZWFyPjIwMTg8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=
</w:fldData>
              </w:fldChar>
            </w:r>
            <w:r w:rsidRPr="00727935">
              <w:rPr>
                <w:color w:val="000000" w:themeColor="text1"/>
                <w:sz w:val="24"/>
                <w:szCs w:val="24"/>
                <w:u w:color="000000" w:themeColor="text1"/>
              </w:rPr>
              <w:instrText xml:space="preserve"> ADDIN EN.CITE </w:instrText>
            </w:r>
            <w:r w:rsidRPr="00727935">
              <w:rPr>
                <w:color w:val="000000" w:themeColor="text1"/>
                <w:sz w:val="24"/>
                <w:szCs w:val="24"/>
                <w:u w:color="000000" w:themeColor="text1"/>
              </w:rPr>
              <w:fldChar w:fldCharType="begin">
                <w:fldData xml:space="preserve">PEVuZE5vdGU+PENpdGU+PEF1dGhvcj5Cb3phbC1CYXN0ZXJyYTwvQXV0aG9yPjxZZWFyPjIwMTg8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=
</w:fldData>
              </w:fldChar>
            </w:r>
            <w:r w:rsidRPr="00727935">
              <w:rPr>
                <w:color w:val="000000" w:themeColor="text1"/>
                <w:sz w:val="24"/>
                <w:szCs w:val="24"/>
                <w:u w:color="000000" w:themeColor="text1"/>
              </w:rPr>
              <w:instrText xml:space="preserve"> ADDIN EN.CITE.DATA </w:instrText>
            </w:r>
            <w:r w:rsidRPr="00727935">
              <w:rPr>
                <w:color w:val="000000" w:themeColor="text1"/>
                <w:sz w:val="24"/>
                <w:szCs w:val="24"/>
                <w:u w:color="000000" w:themeColor="text1"/>
              </w:rPr>
            </w:r>
            <w:r w:rsidRPr="00727935">
              <w:rPr>
                <w:color w:val="000000" w:themeColor="text1"/>
                <w:sz w:val="24"/>
                <w:szCs w:val="24"/>
                <w:u w:color="000000" w:themeColor="text1"/>
              </w:rPr>
              <w:fldChar w:fldCharType="end"/>
            </w:r>
            <w:r w:rsidRPr="00727935">
              <w:rPr>
                <w:color w:val="000000" w:themeColor="text1"/>
                <w:sz w:val="24"/>
                <w:szCs w:val="24"/>
                <w:u w:color="000000" w:themeColor="text1"/>
              </w:rPr>
            </w:r>
            <w:r w:rsidRPr="00727935">
              <w:rPr>
                <w:color w:val="000000" w:themeColor="text1"/>
                <w:sz w:val="24"/>
                <w:szCs w:val="24"/>
                <w:u w:color="000000" w:themeColor="text1"/>
              </w:rPr>
              <w:fldChar w:fldCharType="separate"/>
            </w:r>
            <w:r w:rsidRPr="00727935">
              <w:rPr>
                <w:noProof/>
                <w:color w:val="000000" w:themeColor="text1"/>
                <w:sz w:val="24"/>
                <w:szCs w:val="24"/>
                <w:u w:color="000000" w:themeColor="text1"/>
              </w:rPr>
              <w:t>(</w:t>
            </w:r>
            <w:hyperlink w:anchor="_ENREF_8" w:tooltip="Bozal-Basterra, 2018 #11" w:history="1">
              <w:r w:rsidRPr="00727935">
                <w:rPr>
                  <w:noProof/>
                  <w:color w:val="000000" w:themeColor="text1"/>
                  <w:sz w:val="24"/>
                  <w:szCs w:val="24"/>
                  <w:u w:color="000000" w:themeColor="text1"/>
                </w:rPr>
                <w:t>Bozal-Basterra et al., 2018</w:t>
              </w:r>
            </w:hyperlink>
            <w:r w:rsidRPr="00727935">
              <w:rPr>
                <w:noProof/>
                <w:color w:val="000000" w:themeColor="text1"/>
                <w:sz w:val="24"/>
                <w:szCs w:val="24"/>
                <w:u w:color="000000" w:themeColor="text1"/>
              </w:rPr>
              <w:t>)</w:t>
            </w:r>
            <w:r w:rsidRPr="00727935">
              <w:rPr>
                <w:color w:val="000000" w:themeColor="text1"/>
                <w:sz w:val="24"/>
                <w:szCs w:val="24"/>
                <w:u w:color="000000" w:themeColor="text1"/>
              </w:rPr>
              <w:fldChar w:fldCharType="end"/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594DD98" w14:textId="77777777" w:rsidR="00E608C9" w:rsidRPr="006D6493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sz w:val="24"/>
                <w:szCs w:val="24"/>
              </w:rPr>
            </w:pPr>
          </w:p>
        </w:tc>
        <w:tc>
          <w:tcPr>
            <w:tcW w:w="21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B05F9B8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Transfected in HEK 293FT cells</w:t>
            </w:r>
          </w:p>
        </w:tc>
      </w:tr>
      <w:tr w:rsidR="00E608C9" w:rsidRPr="006D6493" w14:paraId="1AF32E91" w14:textId="77777777" w:rsidTr="00751855">
        <w:trPr>
          <w:trHeight w:val="998"/>
        </w:trPr>
        <w:tc>
          <w:tcPr>
            <w:tcW w:w="169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EF3D8CC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sz w:val="24"/>
                <w:szCs w:val="24"/>
              </w:rPr>
            </w:pPr>
            <w:r w:rsidRPr="00727935">
              <w:rPr>
                <w:color w:val="000000"/>
                <w:sz w:val="24"/>
                <w:szCs w:val="24"/>
              </w:rPr>
              <w:t>recombinant DNA reagent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BD10045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sz w:val="24"/>
                <w:szCs w:val="24"/>
              </w:rPr>
            </w:pPr>
            <w:r w:rsidRPr="00727935">
              <w:rPr>
                <w:i/>
                <w:color w:val="212121"/>
                <w:sz w:val="24"/>
                <w:szCs w:val="24"/>
                <w:lang w:val="en-US"/>
              </w:rPr>
              <w:t>Myc-BirA*-SALL1</w:t>
            </w:r>
            <w:r w:rsidRPr="00727935">
              <w:rPr>
                <w:i/>
                <w:color w:val="212121"/>
                <w:sz w:val="24"/>
                <w:szCs w:val="24"/>
                <w:vertAlign w:val="superscript"/>
                <w:lang w:val="en-US"/>
              </w:rPr>
              <w:t xml:space="preserve">275 </w:t>
            </w:r>
            <w:r w:rsidRPr="00727935">
              <w:rPr>
                <w:i/>
                <w:color w:val="212121"/>
                <w:sz w:val="24"/>
                <w:szCs w:val="24"/>
                <w:lang w:val="en-US"/>
              </w:rPr>
              <w:t>and Myc-BirA*-SALL1FL</w:t>
            </w: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C044211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sz w:val="24"/>
                <w:szCs w:val="24"/>
              </w:rPr>
            </w:pPr>
            <w:r w:rsidRPr="00727935">
              <w:rPr>
                <w:color w:val="000000" w:themeColor="text1"/>
                <w:sz w:val="24"/>
                <w:szCs w:val="24"/>
                <w:u w:color="000000" w:themeColor="text1"/>
              </w:rPr>
              <w:fldChar w:fldCharType="begin">
                <w:fldData xml:space="preserve">PEVuZE5vdGU+PENpdGU+PEF1dGhvcj5Cb3phbC1CYXN0ZXJyYTwvQXV0aG9yPjxZZWFyPjIwMTg8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=
</w:fldData>
              </w:fldChar>
            </w:r>
            <w:r w:rsidRPr="00727935">
              <w:rPr>
                <w:color w:val="000000" w:themeColor="text1"/>
                <w:sz w:val="24"/>
                <w:szCs w:val="24"/>
                <w:u w:color="000000" w:themeColor="text1"/>
              </w:rPr>
              <w:instrText xml:space="preserve"> ADDIN EN.CITE </w:instrText>
            </w:r>
            <w:r w:rsidRPr="00727935">
              <w:rPr>
                <w:color w:val="000000" w:themeColor="text1"/>
                <w:sz w:val="24"/>
                <w:szCs w:val="24"/>
                <w:u w:color="000000" w:themeColor="text1"/>
              </w:rPr>
              <w:fldChar w:fldCharType="begin">
                <w:fldData xml:space="preserve">PEVuZE5vdGU+PENpdGU+PEF1dGhvcj5Cb3phbC1CYXN0ZXJyYTwvQXV0aG9yPjxZZWFyPjIwMTg8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=
</w:fldData>
              </w:fldChar>
            </w:r>
            <w:r w:rsidRPr="00727935">
              <w:rPr>
                <w:color w:val="000000" w:themeColor="text1"/>
                <w:sz w:val="24"/>
                <w:szCs w:val="24"/>
                <w:u w:color="000000" w:themeColor="text1"/>
              </w:rPr>
              <w:instrText xml:space="preserve"> ADDIN EN.CITE.DATA </w:instrText>
            </w:r>
            <w:r w:rsidRPr="00727935">
              <w:rPr>
                <w:color w:val="000000" w:themeColor="text1"/>
                <w:sz w:val="24"/>
                <w:szCs w:val="24"/>
                <w:u w:color="000000" w:themeColor="text1"/>
              </w:rPr>
            </w:r>
            <w:r w:rsidRPr="00727935">
              <w:rPr>
                <w:color w:val="000000" w:themeColor="text1"/>
                <w:sz w:val="24"/>
                <w:szCs w:val="24"/>
                <w:u w:color="000000" w:themeColor="text1"/>
              </w:rPr>
              <w:fldChar w:fldCharType="end"/>
            </w:r>
            <w:r w:rsidRPr="00727935">
              <w:rPr>
                <w:color w:val="000000" w:themeColor="text1"/>
                <w:sz w:val="24"/>
                <w:szCs w:val="24"/>
                <w:u w:color="000000" w:themeColor="text1"/>
              </w:rPr>
            </w:r>
            <w:r w:rsidRPr="00727935">
              <w:rPr>
                <w:color w:val="000000" w:themeColor="text1"/>
                <w:sz w:val="24"/>
                <w:szCs w:val="24"/>
                <w:u w:color="000000" w:themeColor="text1"/>
              </w:rPr>
              <w:fldChar w:fldCharType="separate"/>
            </w:r>
            <w:r w:rsidRPr="00727935">
              <w:rPr>
                <w:noProof/>
                <w:color w:val="000000" w:themeColor="text1"/>
                <w:sz w:val="24"/>
                <w:szCs w:val="24"/>
                <w:u w:color="000000" w:themeColor="text1"/>
              </w:rPr>
              <w:t>(</w:t>
            </w:r>
            <w:hyperlink w:anchor="_ENREF_8" w:tooltip="Bozal-Basterra, 2018 #11" w:history="1">
              <w:r w:rsidRPr="00727935">
                <w:rPr>
                  <w:noProof/>
                  <w:color w:val="000000" w:themeColor="text1"/>
                  <w:sz w:val="24"/>
                  <w:szCs w:val="24"/>
                  <w:u w:color="000000" w:themeColor="text1"/>
                </w:rPr>
                <w:t>Bozal-Basterra et al., 2018</w:t>
              </w:r>
            </w:hyperlink>
            <w:r w:rsidRPr="00727935">
              <w:rPr>
                <w:noProof/>
                <w:color w:val="000000" w:themeColor="text1"/>
                <w:sz w:val="24"/>
                <w:szCs w:val="24"/>
                <w:u w:color="000000" w:themeColor="text1"/>
              </w:rPr>
              <w:t>)</w:t>
            </w:r>
            <w:r w:rsidRPr="00727935">
              <w:rPr>
                <w:color w:val="000000" w:themeColor="text1"/>
                <w:sz w:val="24"/>
                <w:szCs w:val="24"/>
                <w:u w:color="000000" w:themeColor="text1"/>
              </w:rPr>
              <w:fldChar w:fldCharType="end"/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A674857" w14:textId="77777777" w:rsidR="00E608C9" w:rsidRPr="006D6493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sz w:val="24"/>
                <w:szCs w:val="24"/>
              </w:rPr>
            </w:pPr>
          </w:p>
        </w:tc>
        <w:tc>
          <w:tcPr>
            <w:tcW w:w="21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74EF3FE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Transfected in HEK 293FT cells</w:t>
            </w:r>
          </w:p>
        </w:tc>
      </w:tr>
      <w:tr w:rsidR="00E608C9" w:rsidRPr="006D6493" w14:paraId="30162F08" w14:textId="77777777" w:rsidTr="00751855">
        <w:trPr>
          <w:trHeight w:val="1060"/>
        </w:trPr>
        <w:tc>
          <w:tcPr>
            <w:tcW w:w="169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E4E3B9A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sz w:val="24"/>
                <w:szCs w:val="24"/>
              </w:rPr>
            </w:pPr>
            <w:r w:rsidRPr="00727935">
              <w:rPr>
                <w:color w:val="000000"/>
                <w:sz w:val="24"/>
                <w:szCs w:val="24"/>
              </w:rPr>
              <w:t>recombinant DNA reagent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A51755D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sz w:val="24"/>
                <w:szCs w:val="24"/>
              </w:rPr>
            </w:pPr>
            <w:r w:rsidRPr="00727935">
              <w:rPr>
                <w:i/>
                <w:color w:val="212121"/>
                <w:sz w:val="24"/>
                <w:szCs w:val="24"/>
                <w:lang w:val="en-US"/>
              </w:rPr>
              <w:t>LUZP1-YFP and TbID-LUZP1</w:t>
            </w: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2103259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This work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26857B4" w14:textId="0CA2FD2D" w:rsidR="00E608C9" w:rsidRPr="006D6493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sz w:val="24"/>
                <w:szCs w:val="24"/>
              </w:rPr>
            </w:pPr>
          </w:p>
        </w:tc>
        <w:tc>
          <w:tcPr>
            <w:tcW w:w="21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44D063D" w14:textId="77777777" w:rsidR="00E608C9" w:rsidRPr="006D6493" w:rsidRDefault="00E608C9" w:rsidP="00E608C9">
            <w:pPr>
              <w:rPr>
                <w:lang w:val="en-US"/>
              </w:rPr>
            </w:pPr>
            <w:r w:rsidRPr="006D6493">
              <w:rPr>
                <w:color w:val="212121"/>
                <w:lang w:val="en-US"/>
              </w:rPr>
              <w:t>Vectors were generated by replacing Cas9 in Lenti-Cas9-blast  (</w:t>
            </w:r>
            <w:r w:rsidRPr="006D6493">
              <w:rPr>
                <w:b/>
                <w:bCs/>
                <w:lang w:val="en-US"/>
              </w:rPr>
              <w:t>RRID:Addgene_52962)</w:t>
            </w:r>
          </w:p>
          <w:p w14:paraId="77F93FEC" w14:textId="53F87D4B" w:rsidR="00E608C9" w:rsidRPr="006D6493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sz w:val="24"/>
                <w:szCs w:val="24"/>
                <w:lang w:val="en-US"/>
              </w:rPr>
            </w:pPr>
          </w:p>
        </w:tc>
      </w:tr>
      <w:tr w:rsidR="00E608C9" w:rsidRPr="00727935" w14:paraId="221B79F4" w14:textId="77777777" w:rsidTr="00751855">
        <w:trPr>
          <w:trHeight w:val="1340"/>
        </w:trPr>
        <w:tc>
          <w:tcPr>
            <w:tcW w:w="169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E171ED8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sz w:val="24"/>
                <w:szCs w:val="24"/>
              </w:rPr>
            </w:pPr>
            <w:r w:rsidRPr="00727935">
              <w:rPr>
                <w:color w:val="000000"/>
                <w:sz w:val="24"/>
                <w:szCs w:val="24"/>
              </w:rPr>
              <w:t>recombinant DNA reagent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807359C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sz w:val="24"/>
                <w:szCs w:val="24"/>
              </w:rPr>
            </w:pPr>
            <w:r w:rsidRPr="00727935">
              <w:rPr>
                <w:i/>
                <w:color w:val="212121"/>
                <w:sz w:val="24"/>
                <w:szCs w:val="24"/>
                <w:lang w:val="en-US"/>
              </w:rPr>
              <w:t>CAG-BioUBC(x4)_BirA_V5_puro and CAG-BirA-puro</w:t>
            </w:r>
            <w:r w:rsidRPr="00727935">
              <w:rPr>
                <w:color w:val="000000" w:themeColor="text1"/>
                <w:sz w:val="24"/>
                <w:szCs w:val="24"/>
              </w:rPr>
              <w:t xml:space="preserve"> </w:t>
            </w: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7A08628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sz w:val="24"/>
                <w:szCs w:val="24"/>
              </w:rPr>
            </w:pPr>
            <w:r w:rsidRPr="00727935">
              <w:rPr>
                <w:color w:val="000000" w:themeColor="text1"/>
                <w:sz w:val="24"/>
                <w:szCs w:val="24"/>
                <w:u w:color="000000" w:themeColor="text1"/>
              </w:rPr>
              <w:fldChar w:fldCharType="begin">
                <w:fldData xml:space="preserve">PEVuZE5vdGU+PENpdGU+PEF1dGhvcj5QaXJvbmU8L0F1dGhvcj48WWVhcj4yMDE3PC9ZZWFyPjxS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</w:fldData>
              </w:fldChar>
            </w:r>
            <w:r w:rsidRPr="00727935">
              <w:rPr>
                <w:color w:val="000000" w:themeColor="text1"/>
                <w:sz w:val="24"/>
                <w:szCs w:val="24"/>
                <w:u w:color="000000" w:themeColor="text1"/>
              </w:rPr>
              <w:instrText xml:space="preserve"> ADDIN EN.CITE </w:instrText>
            </w:r>
            <w:r w:rsidRPr="00727935">
              <w:rPr>
                <w:color w:val="000000" w:themeColor="text1"/>
                <w:sz w:val="24"/>
                <w:szCs w:val="24"/>
                <w:u w:color="000000" w:themeColor="text1"/>
              </w:rPr>
              <w:fldChar w:fldCharType="begin">
                <w:fldData xml:space="preserve">PEVuZE5vdGU+PENpdGU+PEF1dGhvcj5QaXJvbmU8L0F1dGhvcj48WWVhcj4yMDE3PC9ZZWFyPjxS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</w:fldData>
              </w:fldChar>
            </w:r>
            <w:r w:rsidRPr="00727935">
              <w:rPr>
                <w:color w:val="000000" w:themeColor="text1"/>
                <w:sz w:val="24"/>
                <w:szCs w:val="24"/>
                <w:u w:color="000000" w:themeColor="text1"/>
              </w:rPr>
              <w:instrText xml:space="preserve"> ADDIN EN.CITE.DATA </w:instrText>
            </w:r>
            <w:r w:rsidRPr="00727935">
              <w:rPr>
                <w:color w:val="000000" w:themeColor="text1"/>
                <w:sz w:val="24"/>
                <w:szCs w:val="24"/>
                <w:u w:color="000000" w:themeColor="text1"/>
              </w:rPr>
            </w:r>
            <w:r w:rsidRPr="00727935">
              <w:rPr>
                <w:color w:val="000000" w:themeColor="text1"/>
                <w:sz w:val="24"/>
                <w:szCs w:val="24"/>
                <w:u w:color="000000" w:themeColor="text1"/>
              </w:rPr>
              <w:fldChar w:fldCharType="end"/>
            </w:r>
            <w:r w:rsidRPr="00727935">
              <w:rPr>
                <w:color w:val="000000" w:themeColor="text1"/>
                <w:sz w:val="24"/>
                <w:szCs w:val="24"/>
                <w:u w:color="000000" w:themeColor="text1"/>
              </w:rPr>
            </w:r>
            <w:r w:rsidRPr="00727935">
              <w:rPr>
                <w:color w:val="000000" w:themeColor="text1"/>
                <w:sz w:val="24"/>
                <w:szCs w:val="24"/>
                <w:u w:color="000000" w:themeColor="text1"/>
              </w:rPr>
              <w:fldChar w:fldCharType="separate"/>
            </w:r>
            <w:r w:rsidRPr="00727935">
              <w:rPr>
                <w:noProof/>
                <w:color w:val="000000" w:themeColor="text1"/>
                <w:sz w:val="24"/>
                <w:szCs w:val="24"/>
                <w:u w:color="000000" w:themeColor="text1"/>
              </w:rPr>
              <w:t>(</w:t>
            </w:r>
            <w:hyperlink w:anchor="_ENREF_64" w:tooltip="Pirone, 2017 #116" w:history="1">
              <w:r w:rsidRPr="00727935">
                <w:rPr>
                  <w:noProof/>
                  <w:color w:val="000000" w:themeColor="text1"/>
                  <w:sz w:val="24"/>
                  <w:szCs w:val="24"/>
                  <w:u w:color="000000" w:themeColor="text1"/>
                </w:rPr>
                <w:t>Pirone et al., 2017</w:t>
              </w:r>
            </w:hyperlink>
            <w:r w:rsidRPr="00727935">
              <w:rPr>
                <w:noProof/>
                <w:color w:val="000000" w:themeColor="text1"/>
                <w:sz w:val="24"/>
                <w:szCs w:val="24"/>
                <w:u w:color="000000" w:themeColor="text1"/>
              </w:rPr>
              <w:t>)</w:t>
            </w:r>
            <w:r w:rsidRPr="00727935">
              <w:rPr>
                <w:color w:val="000000" w:themeColor="text1"/>
                <w:sz w:val="24"/>
                <w:szCs w:val="24"/>
                <w:u w:color="000000" w:themeColor="text1"/>
              </w:rPr>
              <w:fldChar w:fldCharType="end"/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4474FE6" w14:textId="77777777" w:rsidR="00E608C9" w:rsidRPr="006D6493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sz w:val="24"/>
                <w:szCs w:val="24"/>
              </w:rPr>
            </w:pPr>
            <w:r w:rsidRPr="006D6493">
              <w:rPr>
                <w:color w:val="212121"/>
                <w:sz w:val="24"/>
                <w:szCs w:val="24"/>
              </w:rPr>
              <w:t>BioUb and BirA</w:t>
            </w:r>
          </w:p>
        </w:tc>
        <w:tc>
          <w:tcPr>
            <w:tcW w:w="21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ED0FA34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sz w:val="24"/>
                <w:szCs w:val="24"/>
              </w:rPr>
            </w:pPr>
          </w:p>
        </w:tc>
      </w:tr>
      <w:tr w:rsidR="00E608C9" w:rsidRPr="006D6493" w14:paraId="309CD726" w14:textId="77777777" w:rsidTr="00751855">
        <w:trPr>
          <w:trHeight w:val="1340"/>
        </w:trPr>
        <w:tc>
          <w:tcPr>
            <w:tcW w:w="169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322500C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000000"/>
                <w:sz w:val="24"/>
                <w:szCs w:val="24"/>
              </w:rPr>
              <w:t>recombinant DNA reagent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6659E00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  <w:lang w:val="en-US"/>
              </w:rPr>
              <w:t>EFS-LUZP1-YFP-P2A-blastR, EFS-YFP-P2A-blastR, LL-GFS-SALL1c.826C&gt;T-IRES-puroR, LL-GFS-stop-IRES-puroR, EFS-TbID-LUZP1-P2A-blastR and EFS-TbID-P2A-blastR</w:t>
            </w: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36B1DF9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This work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F69A73B" w14:textId="77777777" w:rsidR="00E608C9" w:rsidRPr="006D6493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</w:p>
        </w:tc>
        <w:tc>
          <w:tcPr>
            <w:tcW w:w="21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341711A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 xml:space="preserve">Lentiviral constructs transfected in </w:t>
            </w:r>
            <w:r w:rsidRPr="00727935">
              <w:rPr>
                <w:color w:val="212121"/>
                <w:sz w:val="24"/>
                <w:szCs w:val="24"/>
                <w:lang w:val="en-US"/>
              </w:rPr>
              <w:t>Shh-LIGHT2 cells, RPE1 cells, or TBS</w:t>
            </w:r>
            <w:r w:rsidRPr="00727935">
              <w:rPr>
                <w:color w:val="212121"/>
                <w:sz w:val="24"/>
                <w:szCs w:val="24"/>
                <w:vertAlign w:val="superscript"/>
                <w:lang w:val="en-US"/>
              </w:rPr>
              <w:t>275</w:t>
            </w:r>
            <w:r w:rsidRPr="00727935">
              <w:rPr>
                <w:color w:val="212121"/>
                <w:sz w:val="24"/>
                <w:szCs w:val="24"/>
                <w:lang w:val="en-US"/>
              </w:rPr>
              <w:t xml:space="preserve"> and control human fibroblasts</w:t>
            </w:r>
          </w:p>
        </w:tc>
      </w:tr>
      <w:tr w:rsidR="00E608C9" w:rsidRPr="006D6493" w14:paraId="55CC21C5" w14:textId="77777777" w:rsidTr="00751855">
        <w:trPr>
          <w:trHeight w:val="1340"/>
        </w:trPr>
        <w:tc>
          <w:tcPr>
            <w:tcW w:w="169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BF6AB71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4"/>
                <w:szCs w:val="24"/>
              </w:rPr>
            </w:pPr>
            <w:r w:rsidRPr="00727935">
              <w:rPr>
                <w:color w:val="000000"/>
                <w:sz w:val="24"/>
                <w:szCs w:val="24"/>
              </w:rPr>
              <w:lastRenderedPageBreak/>
              <w:t>sequence-based reagent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11BD157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i/>
                <w:color w:val="212121"/>
                <w:sz w:val="24"/>
                <w:szCs w:val="24"/>
              </w:rPr>
            </w:pPr>
            <w:r w:rsidRPr="00727935">
              <w:rPr>
                <w:i/>
                <w:color w:val="212121"/>
                <w:sz w:val="24"/>
                <w:szCs w:val="24"/>
              </w:rPr>
              <w:t>LUZP1</w:t>
            </w: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33AAE6D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This work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D4271CD" w14:textId="77777777" w:rsidR="00E608C9" w:rsidRPr="006D6493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6D6493">
              <w:rPr>
                <w:color w:val="212121"/>
                <w:sz w:val="24"/>
                <w:szCs w:val="24"/>
              </w:rPr>
              <w:t>PCR primers</w:t>
            </w:r>
          </w:p>
        </w:tc>
        <w:tc>
          <w:tcPr>
            <w:tcW w:w="21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9149605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LUZP1 -F:GGAATCGGGTAGGAGACACCA; LUZP1-R: TTCCCAGGCAGTTCAGACGGA</w:t>
            </w:r>
          </w:p>
        </w:tc>
      </w:tr>
      <w:tr w:rsidR="00E608C9" w:rsidRPr="006D6493" w14:paraId="60799664" w14:textId="77777777" w:rsidTr="00751855">
        <w:trPr>
          <w:trHeight w:val="1340"/>
        </w:trPr>
        <w:tc>
          <w:tcPr>
            <w:tcW w:w="169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338683F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000000"/>
                <w:sz w:val="24"/>
                <w:szCs w:val="24"/>
              </w:rPr>
              <w:t>sequenced-based reagent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603FF04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i/>
                <w:color w:val="212121"/>
                <w:sz w:val="24"/>
                <w:szCs w:val="24"/>
              </w:rPr>
            </w:pPr>
            <w:r w:rsidRPr="00727935">
              <w:rPr>
                <w:i/>
                <w:color w:val="212121"/>
                <w:sz w:val="24"/>
                <w:szCs w:val="24"/>
              </w:rPr>
              <w:t>GAPDH</w:t>
            </w: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25B3D42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This work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149C9BE" w14:textId="77777777" w:rsidR="00E608C9" w:rsidRPr="006D6493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6D6493">
              <w:rPr>
                <w:color w:val="212121"/>
                <w:sz w:val="24"/>
                <w:szCs w:val="24"/>
              </w:rPr>
              <w:t>PCR primers</w:t>
            </w:r>
          </w:p>
        </w:tc>
        <w:tc>
          <w:tcPr>
            <w:tcW w:w="21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6CD63C7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GAPDH-F: AGCCACATCGCTCAGACAC; GAPDH-R:GCCCAATACGACCAAATCC</w:t>
            </w:r>
          </w:p>
        </w:tc>
      </w:tr>
      <w:tr w:rsidR="00E608C9" w:rsidRPr="00727935" w14:paraId="0921FC50" w14:textId="77777777" w:rsidTr="00751855">
        <w:trPr>
          <w:trHeight w:val="1340"/>
        </w:trPr>
        <w:tc>
          <w:tcPr>
            <w:tcW w:w="169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38B7703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sequenced-based reagent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8616B29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i/>
                <w:color w:val="212121"/>
                <w:sz w:val="24"/>
                <w:szCs w:val="24"/>
              </w:rPr>
            </w:pPr>
            <w:r w:rsidRPr="00727935">
              <w:rPr>
                <w:i/>
                <w:color w:val="212121"/>
                <w:sz w:val="24"/>
                <w:szCs w:val="24"/>
              </w:rPr>
              <w:t>Gli1</w:t>
            </w: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C58B8CC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This work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2B626BB" w14:textId="77777777" w:rsidR="00E608C9" w:rsidRPr="006D6493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6D6493">
              <w:rPr>
                <w:color w:val="212121"/>
                <w:sz w:val="24"/>
                <w:szCs w:val="24"/>
              </w:rPr>
              <w:t>PCR primers</w:t>
            </w:r>
          </w:p>
        </w:tc>
        <w:tc>
          <w:tcPr>
            <w:tcW w:w="21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0F88562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Gli1-F: AGCCTTCAGCAATGCCAGTGAC; Gli1-R: GTCAGGACCATGCACTGTCTTG</w:t>
            </w:r>
          </w:p>
        </w:tc>
      </w:tr>
      <w:tr w:rsidR="00E608C9" w:rsidRPr="00727935" w14:paraId="39F45668" w14:textId="77777777" w:rsidTr="00751855">
        <w:trPr>
          <w:trHeight w:val="1340"/>
        </w:trPr>
        <w:tc>
          <w:tcPr>
            <w:tcW w:w="169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7D93857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sequenced-based reagent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353530C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i/>
                <w:color w:val="212121"/>
                <w:sz w:val="24"/>
                <w:szCs w:val="24"/>
              </w:rPr>
            </w:pPr>
            <w:r w:rsidRPr="00727935">
              <w:rPr>
                <w:i/>
                <w:color w:val="212121"/>
                <w:sz w:val="24"/>
                <w:szCs w:val="24"/>
              </w:rPr>
              <w:t>Ptch1</w:t>
            </w: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EA5CD80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This work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9C96EAF" w14:textId="77777777" w:rsidR="00E608C9" w:rsidRPr="006D6493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6D6493">
              <w:rPr>
                <w:color w:val="212121"/>
                <w:sz w:val="24"/>
                <w:szCs w:val="24"/>
              </w:rPr>
              <w:t>PCR primers</w:t>
            </w:r>
          </w:p>
        </w:tc>
        <w:tc>
          <w:tcPr>
            <w:tcW w:w="21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FA7F87C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Ptch1-F: AAGCCGACTACATGCCAGAG; Ptch1-R:TGATGCCATCTGCGTCTACCAG</w:t>
            </w:r>
          </w:p>
        </w:tc>
      </w:tr>
      <w:tr w:rsidR="00E608C9" w:rsidRPr="00727935" w14:paraId="6F6860A0" w14:textId="77777777" w:rsidTr="00751855">
        <w:trPr>
          <w:trHeight w:val="1340"/>
        </w:trPr>
        <w:tc>
          <w:tcPr>
            <w:tcW w:w="169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DA3B7CF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sequenced-based reagent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CCF6CD9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i/>
                <w:color w:val="212121"/>
                <w:sz w:val="24"/>
                <w:szCs w:val="24"/>
              </w:rPr>
            </w:pPr>
            <w:r w:rsidRPr="00727935">
              <w:rPr>
                <w:i/>
                <w:color w:val="212121"/>
                <w:sz w:val="24"/>
                <w:szCs w:val="24"/>
              </w:rPr>
              <w:t>Rplp0</w:t>
            </w: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C8F82FE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This work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8A13306" w14:textId="77777777" w:rsidR="00E608C9" w:rsidRPr="006D6493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6D6493">
              <w:rPr>
                <w:color w:val="212121"/>
                <w:sz w:val="24"/>
                <w:szCs w:val="24"/>
              </w:rPr>
              <w:t>PCR primers</w:t>
            </w:r>
          </w:p>
        </w:tc>
        <w:tc>
          <w:tcPr>
            <w:tcW w:w="21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B2F449F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Rplp0-F: ACTGGTCTAGGACCCGAGAAG; Rplp0-R: CTCCCACCTTGTCTCCAGTC-3</w:t>
            </w:r>
          </w:p>
        </w:tc>
      </w:tr>
      <w:tr w:rsidR="00E608C9" w:rsidRPr="00727935" w14:paraId="0FE6C5A6" w14:textId="77777777" w:rsidTr="00751855">
        <w:trPr>
          <w:trHeight w:val="1340"/>
        </w:trPr>
        <w:tc>
          <w:tcPr>
            <w:tcW w:w="169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24FC44D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sequenced-based reagent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92A8049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  <w:lang w:val="en-US"/>
              </w:rPr>
            </w:pPr>
            <w:r w:rsidRPr="00727935">
              <w:rPr>
                <w:color w:val="212121"/>
                <w:sz w:val="24"/>
                <w:szCs w:val="24"/>
                <w:lang w:val="en-US"/>
              </w:rPr>
              <w:t>MmLuzp1</w:t>
            </w: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E8840D9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  <w:lang w:val="en-US"/>
              </w:rPr>
            </w:pPr>
            <w:r w:rsidRPr="00727935">
              <w:rPr>
                <w:color w:val="212121"/>
                <w:sz w:val="24"/>
                <w:szCs w:val="24"/>
              </w:rPr>
              <w:t>This work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C2C6D85" w14:textId="77777777" w:rsidR="00E608C9" w:rsidRPr="006D6493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  <w:lang w:val="en-US"/>
              </w:rPr>
            </w:pPr>
            <w:r w:rsidRPr="006D6493">
              <w:rPr>
                <w:color w:val="212121"/>
                <w:sz w:val="24"/>
                <w:szCs w:val="24"/>
              </w:rPr>
              <w:t>PCR primers</w:t>
            </w:r>
          </w:p>
        </w:tc>
        <w:tc>
          <w:tcPr>
            <w:tcW w:w="21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F7252FE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MmLuzp1_geno_for: GTTGCCAAAGAAGGTTGTGGATGCC; MmLuzp1_geno_rev:CGTAAGGTTTTCTTCCTC</w:t>
            </w:r>
            <w:r w:rsidRPr="00727935">
              <w:rPr>
                <w:color w:val="212121"/>
                <w:sz w:val="24"/>
                <w:szCs w:val="24"/>
              </w:rPr>
              <w:lastRenderedPageBreak/>
              <w:t>TTCAAGTTTCTC</w:t>
            </w:r>
          </w:p>
        </w:tc>
      </w:tr>
      <w:tr w:rsidR="00E608C9" w:rsidRPr="00E608C9" w14:paraId="24211621" w14:textId="77777777" w:rsidTr="006D6493">
        <w:trPr>
          <w:trHeight w:val="2709"/>
        </w:trPr>
        <w:tc>
          <w:tcPr>
            <w:tcW w:w="169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3393006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lastRenderedPageBreak/>
              <w:t>sequenced-based reagent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3F40AED" w14:textId="63D75F9E" w:rsidR="00E608C9" w:rsidRPr="006D6493" w:rsidRDefault="002C699A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  <w:lang w:val="en-US"/>
              </w:rPr>
            </w:pPr>
            <w:r>
              <w:rPr>
                <w:color w:val="212121"/>
                <w:sz w:val="24"/>
                <w:szCs w:val="24"/>
                <w:lang w:val="en-US"/>
              </w:rPr>
              <w:t>CRISPR-Cas9  knockout  plasmids</w:t>
            </w:r>
            <w:r w:rsidRPr="00727935" w:rsidDel="002C699A">
              <w:rPr>
                <w:color w:val="212121"/>
                <w:sz w:val="24"/>
                <w:szCs w:val="24"/>
                <w:lang w:val="en-US"/>
              </w:rPr>
              <w:t xml:space="preserve"> </w:t>
            </w: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4542182" w14:textId="587C1A0C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>
              <w:rPr>
                <w:color w:val="212121"/>
                <w:sz w:val="24"/>
                <w:szCs w:val="24"/>
                <w:lang w:val="en-US"/>
              </w:rPr>
              <w:t>This work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A9631EC" w14:textId="2C001C8C" w:rsidR="00E608C9" w:rsidRPr="006D6493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6D6493">
              <w:rPr>
                <w:color w:val="212121"/>
                <w:sz w:val="24"/>
                <w:szCs w:val="24"/>
                <w:lang w:val="en-US"/>
              </w:rPr>
              <w:t>CRISPR-Cas9  knockout  plasmids</w:t>
            </w:r>
          </w:p>
        </w:tc>
        <w:tc>
          <w:tcPr>
            <w:tcW w:w="21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658BCF5" w14:textId="0BC4D3D3" w:rsidR="00E608C9" w:rsidRDefault="00E608C9" w:rsidP="002C699A">
            <w:pPr>
              <w:pStyle w:val="NormalWeb"/>
              <w:spacing w:before="0" w:beforeAutospacing="0" w:after="0" w:afterAutospacing="0"/>
              <w:ind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sg2: 5’-CTTAAATCGCAGGTGGCGGT_TGG-3’; sg3: 5’-CTTCAATCTTCAGTACCCGC_TGG-3’</w:t>
            </w:r>
            <w:r w:rsidR="002C699A">
              <w:rPr>
                <w:color w:val="212121"/>
                <w:sz w:val="24"/>
                <w:szCs w:val="24"/>
              </w:rPr>
              <w:t>; cloned into px459  2.0; RRID:Addgene_62988</w:t>
            </w:r>
          </w:p>
          <w:p w14:paraId="7F05FF53" w14:textId="0A270789" w:rsidR="002C699A" w:rsidRPr="00727935" w:rsidRDefault="002C699A" w:rsidP="006D6493">
            <w:pPr>
              <w:pStyle w:val="NormalWeb"/>
              <w:spacing w:before="0" w:beforeAutospacing="0" w:after="0" w:afterAutospacing="0"/>
              <w:ind w:right="120"/>
              <w:rPr>
                <w:color w:val="212121"/>
                <w:sz w:val="24"/>
                <w:szCs w:val="24"/>
              </w:rPr>
            </w:pPr>
          </w:p>
        </w:tc>
      </w:tr>
      <w:tr w:rsidR="00E608C9" w:rsidRPr="00727935" w14:paraId="6F0EA1D8" w14:textId="77777777" w:rsidTr="00751855">
        <w:trPr>
          <w:trHeight w:val="780"/>
        </w:trPr>
        <w:tc>
          <w:tcPr>
            <w:tcW w:w="169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45AB6F3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sz w:val="24"/>
                <w:szCs w:val="24"/>
              </w:rPr>
            </w:pPr>
            <w:r w:rsidRPr="00727935">
              <w:rPr>
                <w:color w:val="000000"/>
                <w:sz w:val="24"/>
                <w:szCs w:val="24"/>
              </w:rPr>
              <w:t>commercial assay or kit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7293C47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sz w:val="24"/>
                <w:szCs w:val="24"/>
                <w:lang w:val="es-ES"/>
              </w:rPr>
            </w:pPr>
            <w:r w:rsidRPr="00727935">
              <w:rPr>
                <w:color w:val="212121"/>
                <w:sz w:val="24"/>
                <w:szCs w:val="24"/>
                <w:lang w:val="es-ES"/>
              </w:rPr>
              <w:t>EZNA Total RNA Kit</w:t>
            </w: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3FA4BE2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  <w:lang w:val="es-ES"/>
              </w:rPr>
              <w:t>Omega Bio-Tek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43DD9A6" w14:textId="77777777" w:rsidR="00E608C9" w:rsidRPr="006D6493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sz w:val="24"/>
                <w:szCs w:val="24"/>
              </w:rPr>
            </w:pPr>
            <w:r w:rsidRPr="006D6493">
              <w:rPr>
                <w:color w:val="212121"/>
                <w:sz w:val="24"/>
                <w:szCs w:val="24"/>
              </w:rPr>
              <w:t>Cat. #:</w:t>
            </w:r>
            <w:r w:rsidRPr="006D6493">
              <w:rPr>
                <w:sz w:val="24"/>
                <w:szCs w:val="24"/>
              </w:rPr>
              <w:t xml:space="preserve"> </w:t>
            </w:r>
            <w:r w:rsidRPr="006D6493">
              <w:rPr>
                <w:color w:val="212121"/>
                <w:sz w:val="24"/>
                <w:szCs w:val="24"/>
              </w:rPr>
              <w:t>SKU: R6834-01</w:t>
            </w:r>
          </w:p>
        </w:tc>
        <w:tc>
          <w:tcPr>
            <w:tcW w:w="21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3D35FCA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sz w:val="24"/>
                <w:szCs w:val="24"/>
              </w:rPr>
            </w:pPr>
            <w:r w:rsidRPr="00727935">
              <w:rPr>
                <w:color w:val="000000"/>
                <w:sz w:val="24"/>
                <w:szCs w:val="24"/>
              </w:rPr>
              <w:t> </w:t>
            </w:r>
          </w:p>
        </w:tc>
      </w:tr>
      <w:tr w:rsidR="00E608C9" w:rsidRPr="00727935" w14:paraId="3AE54669" w14:textId="77777777" w:rsidTr="00751855">
        <w:trPr>
          <w:trHeight w:val="780"/>
        </w:trPr>
        <w:tc>
          <w:tcPr>
            <w:tcW w:w="169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F63D707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4"/>
                <w:szCs w:val="24"/>
              </w:rPr>
            </w:pPr>
            <w:r w:rsidRPr="00727935">
              <w:rPr>
                <w:color w:val="000000"/>
                <w:sz w:val="24"/>
                <w:szCs w:val="24"/>
              </w:rPr>
              <w:t>commercial assay or kit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43CEF40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  <w:lang w:val="es-ES"/>
              </w:rPr>
            </w:pPr>
            <w:r w:rsidRPr="00727935">
              <w:rPr>
                <w:color w:val="212121"/>
                <w:sz w:val="24"/>
                <w:szCs w:val="24"/>
                <w:lang w:val="es-ES"/>
              </w:rPr>
              <w:t xml:space="preserve">Effectene Transfection Reagent </w:t>
            </w: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0B33D92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  <w:lang w:val="es-ES"/>
              </w:rPr>
            </w:pPr>
            <w:r w:rsidRPr="00727935">
              <w:rPr>
                <w:color w:val="212121"/>
                <w:sz w:val="24"/>
                <w:szCs w:val="24"/>
                <w:lang w:val="es-ES"/>
              </w:rPr>
              <w:t>Qiagen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74DE348" w14:textId="77777777" w:rsidR="00E608C9" w:rsidRPr="006D6493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6D6493">
              <w:rPr>
                <w:color w:val="212121"/>
                <w:sz w:val="24"/>
                <w:szCs w:val="24"/>
              </w:rPr>
              <w:t>Cat. #:</w:t>
            </w:r>
            <w:r w:rsidRPr="006D6493">
              <w:rPr>
                <w:sz w:val="24"/>
                <w:szCs w:val="24"/>
              </w:rPr>
              <w:t xml:space="preserve"> </w:t>
            </w:r>
            <w:r w:rsidRPr="006D6493">
              <w:rPr>
                <w:color w:val="212121"/>
                <w:sz w:val="24"/>
                <w:szCs w:val="24"/>
              </w:rPr>
              <w:t>301425</w:t>
            </w:r>
          </w:p>
        </w:tc>
        <w:tc>
          <w:tcPr>
            <w:tcW w:w="21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2150172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4"/>
                <w:szCs w:val="24"/>
              </w:rPr>
            </w:pPr>
          </w:p>
        </w:tc>
      </w:tr>
      <w:tr w:rsidR="00E608C9" w:rsidRPr="00727935" w14:paraId="002B9255" w14:textId="77777777" w:rsidTr="00751855">
        <w:trPr>
          <w:trHeight w:val="780"/>
        </w:trPr>
        <w:tc>
          <w:tcPr>
            <w:tcW w:w="169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8CAF560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4"/>
                <w:szCs w:val="24"/>
              </w:rPr>
            </w:pPr>
            <w:r w:rsidRPr="00727935">
              <w:rPr>
                <w:color w:val="000000"/>
                <w:sz w:val="24"/>
                <w:szCs w:val="24"/>
              </w:rPr>
              <w:t>commercial assay or kit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D34256F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  <w:lang w:val="es-ES"/>
              </w:rPr>
            </w:pPr>
            <w:r w:rsidRPr="00727935">
              <w:rPr>
                <w:color w:val="212121"/>
                <w:sz w:val="24"/>
                <w:szCs w:val="24"/>
                <w:lang w:val="es-ES"/>
              </w:rPr>
              <w:t xml:space="preserve">Lipofectamine 3000 </w:t>
            </w: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48D110F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  <w:lang w:val="es-ES"/>
              </w:rPr>
            </w:pPr>
            <w:r w:rsidRPr="00727935">
              <w:rPr>
                <w:color w:val="212121"/>
                <w:sz w:val="24"/>
                <w:szCs w:val="24"/>
                <w:lang w:val="es-ES"/>
              </w:rPr>
              <w:t>Thermo Fisher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2D41822" w14:textId="77777777" w:rsidR="00E608C9" w:rsidRPr="006D6493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6D6493">
              <w:rPr>
                <w:color w:val="212121"/>
                <w:sz w:val="24"/>
                <w:szCs w:val="24"/>
              </w:rPr>
              <w:t>Cat. #:</w:t>
            </w:r>
            <w:r w:rsidRPr="006D6493">
              <w:rPr>
                <w:sz w:val="24"/>
                <w:szCs w:val="24"/>
              </w:rPr>
              <w:t xml:space="preserve"> </w:t>
            </w:r>
            <w:r w:rsidRPr="006D6493">
              <w:rPr>
                <w:color w:val="212121"/>
                <w:sz w:val="24"/>
                <w:szCs w:val="24"/>
              </w:rPr>
              <w:t>L3000001</w:t>
            </w:r>
          </w:p>
        </w:tc>
        <w:tc>
          <w:tcPr>
            <w:tcW w:w="21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DAEA639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4"/>
                <w:szCs w:val="24"/>
              </w:rPr>
            </w:pPr>
          </w:p>
        </w:tc>
      </w:tr>
      <w:tr w:rsidR="00E608C9" w:rsidRPr="00727935" w14:paraId="1CD3705E" w14:textId="77777777" w:rsidTr="00751855">
        <w:trPr>
          <w:trHeight w:val="780"/>
        </w:trPr>
        <w:tc>
          <w:tcPr>
            <w:tcW w:w="169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2996E25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4"/>
                <w:szCs w:val="24"/>
              </w:rPr>
            </w:pPr>
            <w:r w:rsidRPr="00727935">
              <w:rPr>
                <w:color w:val="000000"/>
                <w:sz w:val="24"/>
                <w:szCs w:val="24"/>
              </w:rPr>
              <w:t>commercial assay or kit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3233BCF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  <w:lang w:val="es-ES"/>
              </w:rPr>
            </w:pPr>
            <w:r w:rsidRPr="00727935">
              <w:rPr>
                <w:color w:val="212121"/>
                <w:sz w:val="24"/>
                <w:szCs w:val="24"/>
                <w:lang w:val="es-ES"/>
              </w:rPr>
              <w:t xml:space="preserve">Dual-Luciferase Reporter Assay System </w:t>
            </w: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9BA6F88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Promega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0558DA5" w14:textId="77777777" w:rsidR="00E608C9" w:rsidRPr="006D6493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6D6493">
              <w:rPr>
                <w:color w:val="212121"/>
                <w:sz w:val="24"/>
                <w:szCs w:val="24"/>
              </w:rPr>
              <w:t>Cat. #: E1910</w:t>
            </w:r>
          </w:p>
        </w:tc>
        <w:tc>
          <w:tcPr>
            <w:tcW w:w="21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D27D998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4"/>
                <w:szCs w:val="24"/>
              </w:rPr>
            </w:pPr>
          </w:p>
        </w:tc>
      </w:tr>
      <w:tr w:rsidR="00E608C9" w:rsidRPr="00727935" w14:paraId="0F540441" w14:textId="77777777" w:rsidTr="00751855">
        <w:trPr>
          <w:trHeight w:val="780"/>
        </w:trPr>
        <w:tc>
          <w:tcPr>
            <w:tcW w:w="169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68A78F2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sz w:val="24"/>
                <w:szCs w:val="24"/>
              </w:rPr>
            </w:pPr>
            <w:r w:rsidRPr="00727935">
              <w:rPr>
                <w:color w:val="000000"/>
                <w:sz w:val="24"/>
                <w:szCs w:val="24"/>
              </w:rPr>
              <w:t>chemical compound, drug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94EE1F6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 xml:space="preserve">Mimosine </w:t>
            </w: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23F728F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Sigma Aldrich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71AA9C5" w14:textId="77777777" w:rsidR="00E608C9" w:rsidRPr="006D6493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6D6493">
              <w:rPr>
                <w:color w:val="212121"/>
                <w:sz w:val="24"/>
                <w:szCs w:val="24"/>
              </w:rPr>
              <w:t>Cat. #: M87614</w:t>
            </w:r>
          </w:p>
        </w:tc>
        <w:tc>
          <w:tcPr>
            <w:tcW w:w="21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4EFD1E4" w14:textId="1B53E6B3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sz w:val="24"/>
                <w:szCs w:val="24"/>
              </w:rPr>
            </w:pPr>
            <w:r w:rsidRPr="00727935">
              <w:rPr>
                <w:color w:val="000000"/>
                <w:sz w:val="24"/>
                <w:szCs w:val="24"/>
              </w:rPr>
              <w:t> </w:t>
            </w:r>
            <w:r w:rsidR="002C699A">
              <w:rPr>
                <w:color w:val="000000"/>
                <w:sz w:val="24"/>
                <w:szCs w:val="24"/>
              </w:rPr>
              <w:t>Final concentration (FC)</w:t>
            </w:r>
            <w:r w:rsidRPr="00727935">
              <w:rPr>
                <w:color w:val="000000"/>
                <w:sz w:val="24"/>
                <w:szCs w:val="24"/>
              </w:rPr>
              <w:t>=4</w:t>
            </w:r>
            <w:r w:rsidRPr="00727935">
              <w:rPr>
                <w:color w:val="212121"/>
                <w:sz w:val="24"/>
                <w:szCs w:val="24"/>
              </w:rPr>
              <w:t>00µM</w:t>
            </w:r>
          </w:p>
        </w:tc>
      </w:tr>
      <w:tr w:rsidR="00E608C9" w:rsidRPr="00727935" w14:paraId="6D51B83F" w14:textId="77777777" w:rsidTr="00751855">
        <w:trPr>
          <w:trHeight w:val="780"/>
        </w:trPr>
        <w:tc>
          <w:tcPr>
            <w:tcW w:w="169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533DEB9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4"/>
                <w:szCs w:val="24"/>
              </w:rPr>
            </w:pPr>
            <w:r w:rsidRPr="00727935">
              <w:rPr>
                <w:color w:val="000000"/>
                <w:sz w:val="24"/>
                <w:szCs w:val="24"/>
              </w:rPr>
              <w:t>chemical compound, drug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1F42005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Thymidine</w:t>
            </w: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D7D3E3A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Sigma Aldrich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8C90BD0" w14:textId="77777777" w:rsidR="00E608C9" w:rsidRPr="006D6493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6D6493">
              <w:rPr>
                <w:color w:val="212121"/>
                <w:sz w:val="24"/>
                <w:szCs w:val="24"/>
              </w:rPr>
              <w:t>Cat. #: T1895</w:t>
            </w:r>
          </w:p>
        </w:tc>
        <w:tc>
          <w:tcPr>
            <w:tcW w:w="21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3D7151D" w14:textId="7CC63192" w:rsidR="00E608C9" w:rsidRPr="00727935" w:rsidRDefault="002C699A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FC</w:t>
            </w:r>
            <w:r w:rsidR="00E608C9" w:rsidRPr="00727935">
              <w:rPr>
                <w:color w:val="000000"/>
                <w:sz w:val="24"/>
                <w:szCs w:val="24"/>
              </w:rPr>
              <w:t>=</w:t>
            </w:r>
            <w:r w:rsidR="00E608C9" w:rsidRPr="00727935">
              <w:rPr>
                <w:color w:val="212121"/>
                <w:sz w:val="24"/>
                <w:szCs w:val="24"/>
              </w:rPr>
              <w:t>2.5mM</w:t>
            </w:r>
          </w:p>
        </w:tc>
      </w:tr>
      <w:tr w:rsidR="00E608C9" w:rsidRPr="00727935" w14:paraId="1D6904A7" w14:textId="77777777" w:rsidTr="00751855">
        <w:trPr>
          <w:trHeight w:val="780"/>
        </w:trPr>
        <w:tc>
          <w:tcPr>
            <w:tcW w:w="169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3164A5C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4"/>
                <w:szCs w:val="24"/>
              </w:rPr>
            </w:pPr>
            <w:r w:rsidRPr="00727935">
              <w:rPr>
                <w:color w:val="000000"/>
                <w:sz w:val="24"/>
                <w:szCs w:val="24"/>
              </w:rPr>
              <w:t>chemical compound, drug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92FA6D4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 xml:space="preserve">RO-3306  </w:t>
            </w: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1FF325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Sigma Aldrich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8BFD45F" w14:textId="77777777" w:rsidR="00E608C9" w:rsidRPr="006D6493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6D6493">
              <w:rPr>
                <w:color w:val="212121"/>
                <w:sz w:val="24"/>
                <w:szCs w:val="24"/>
              </w:rPr>
              <w:t>Cat. #: SML0569</w:t>
            </w:r>
          </w:p>
        </w:tc>
        <w:tc>
          <w:tcPr>
            <w:tcW w:w="21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242F2CA" w14:textId="5A68B85B" w:rsidR="00E608C9" w:rsidRPr="00727935" w:rsidRDefault="002C699A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FC</w:t>
            </w:r>
            <w:r w:rsidR="00E608C9" w:rsidRPr="00727935">
              <w:rPr>
                <w:color w:val="000000"/>
                <w:sz w:val="24"/>
                <w:szCs w:val="24"/>
              </w:rPr>
              <w:t>=</w:t>
            </w:r>
            <w:r w:rsidR="00E608C9" w:rsidRPr="00727935">
              <w:rPr>
                <w:color w:val="212121"/>
                <w:sz w:val="24"/>
                <w:szCs w:val="24"/>
              </w:rPr>
              <w:t>10µM</w:t>
            </w:r>
          </w:p>
        </w:tc>
      </w:tr>
      <w:tr w:rsidR="00E608C9" w:rsidRPr="00727935" w14:paraId="45443535" w14:textId="77777777" w:rsidTr="00751855">
        <w:trPr>
          <w:trHeight w:val="780"/>
        </w:trPr>
        <w:tc>
          <w:tcPr>
            <w:tcW w:w="169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0E44944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4"/>
                <w:szCs w:val="24"/>
              </w:rPr>
            </w:pPr>
            <w:r w:rsidRPr="00727935">
              <w:rPr>
                <w:color w:val="000000"/>
                <w:sz w:val="24"/>
                <w:szCs w:val="24"/>
              </w:rPr>
              <w:t>chemical compound, drug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0DBA44C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MG132</w:t>
            </w: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53AD557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Calbiochem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D1773B9" w14:textId="77777777" w:rsidR="00E608C9" w:rsidRPr="006D6493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6D6493">
              <w:rPr>
                <w:color w:val="212121"/>
                <w:sz w:val="24"/>
                <w:szCs w:val="24"/>
              </w:rPr>
              <w:t>Cat. #: 474790</w:t>
            </w:r>
          </w:p>
        </w:tc>
        <w:tc>
          <w:tcPr>
            <w:tcW w:w="21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7BF69A2" w14:textId="7E7560E2" w:rsidR="00E608C9" w:rsidRPr="00727935" w:rsidRDefault="002C699A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FC</w:t>
            </w:r>
            <w:r w:rsidR="00E608C9" w:rsidRPr="00727935">
              <w:rPr>
                <w:color w:val="000000"/>
                <w:sz w:val="24"/>
                <w:szCs w:val="24"/>
              </w:rPr>
              <w:t>=</w:t>
            </w:r>
            <w:r w:rsidR="00E608C9" w:rsidRPr="00727935">
              <w:rPr>
                <w:color w:val="212121"/>
                <w:sz w:val="24"/>
                <w:szCs w:val="24"/>
              </w:rPr>
              <w:t>5µM</w:t>
            </w:r>
          </w:p>
        </w:tc>
      </w:tr>
      <w:tr w:rsidR="00E608C9" w:rsidRPr="00727935" w14:paraId="6340646B" w14:textId="77777777" w:rsidTr="00751855">
        <w:trPr>
          <w:trHeight w:val="780"/>
        </w:trPr>
        <w:tc>
          <w:tcPr>
            <w:tcW w:w="169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4BA056C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4"/>
                <w:szCs w:val="24"/>
              </w:rPr>
            </w:pPr>
            <w:r w:rsidRPr="00727935">
              <w:rPr>
                <w:color w:val="000000"/>
                <w:sz w:val="24"/>
                <w:szCs w:val="24"/>
              </w:rPr>
              <w:lastRenderedPageBreak/>
              <w:t>chemical compound, drug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F6EF1E6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CytoD</w:t>
            </w: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E42F372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Sigma Aldrich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9825606" w14:textId="77777777" w:rsidR="00E608C9" w:rsidRPr="006D6493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6D6493">
              <w:rPr>
                <w:color w:val="212121"/>
                <w:sz w:val="24"/>
                <w:szCs w:val="24"/>
              </w:rPr>
              <w:t>Cat. #: C8273</w:t>
            </w:r>
          </w:p>
        </w:tc>
        <w:tc>
          <w:tcPr>
            <w:tcW w:w="21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82AF687" w14:textId="7812B888" w:rsidR="00E608C9" w:rsidRPr="00727935" w:rsidRDefault="002C699A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FC</w:t>
            </w:r>
            <w:r w:rsidR="00E608C9" w:rsidRPr="00727935">
              <w:rPr>
                <w:color w:val="000000"/>
                <w:sz w:val="24"/>
                <w:szCs w:val="24"/>
              </w:rPr>
              <w:t>=</w:t>
            </w:r>
            <w:r w:rsidR="00E608C9" w:rsidRPr="00727935">
              <w:rPr>
                <w:color w:val="212121"/>
                <w:sz w:val="24"/>
                <w:szCs w:val="24"/>
              </w:rPr>
              <w:t>50nM</w:t>
            </w:r>
          </w:p>
        </w:tc>
      </w:tr>
      <w:tr w:rsidR="00E608C9" w:rsidRPr="00727935" w14:paraId="3740C23F" w14:textId="77777777" w:rsidTr="00751855">
        <w:trPr>
          <w:trHeight w:val="780"/>
        </w:trPr>
        <w:tc>
          <w:tcPr>
            <w:tcW w:w="169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85952BC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4"/>
                <w:szCs w:val="24"/>
              </w:rPr>
            </w:pPr>
            <w:r w:rsidRPr="00727935">
              <w:rPr>
                <w:color w:val="000000"/>
                <w:sz w:val="24"/>
                <w:szCs w:val="24"/>
              </w:rPr>
              <w:t>chemical compound, drug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5C7C56C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Purmorphamine</w:t>
            </w: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BED92E1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Calbiochem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428A8FE" w14:textId="77777777" w:rsidR="00E608C9" w:rsidRPr="006D6493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6D6493">
              <w:rPr>
                <w:color w:val="212121"/>
                <w:sz w:val="24"/>
                <w:szCs w:val="24"/>
              </w:rPr>
              <w:t>Cat. #:  CAS 483367-10-8 -</w:t>
            </w:r>
          </w:p>
        </w:tc>
        <w:tc>
          <w:tcPr>
            <w:tcW w:w="21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6E7D76F" w14:textId="013E321F" w:rsidR="00E608C9" w:rsidRPr="00727935" w:rsidRDefault="002C699A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4"/>
                <w:szCs w:val="24"/>
              </w:rPr>
            </w:pPr>
            <w:r>
              <w:rPr>
                <w:color w:val="000000"/>
                <w:sz w:val="24"/>
                <w:szCs w:val="24"/>
              </w:rPr>
              <w:t>FC</w:t>
            </w:r>
            <w:r w:rsidR="00E608C9" w:rsidRPr="00727935">
              <w:rPr>
                <w:color w:val="000000"/>
                <w:sz w:val="24"/>
                <w:szCs w:val="24"/>
              </w:rPr>
              <w:t>=</w:t>
            </w:r>
            <w:r w:rsidR="00E608C9" w:rsidRPr="00727935">
              <w:rPr>
                <w:color w:val="212121"/>
                <w:sz w:val="24"/>
                <w:szCs w:val="24"/>
              </w:rPr>
              <w:t>5µM</w:t>
            </w:r>
          </w:p>
        </w:tc>
      </w:tr>
      <w:tr w:rsidR="00E608C9" w:rsidRPr="00727935" w14:paraId="112E09FA" w14:textId="77777777" w:rsidTr="00751855">
        <w:trPr>
          <w:trHeight w:val="780"/>
        </w:trPr>
        <w:tc>
          <w:tcPr>
            <w:tcW w:w="169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A68CDB8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4"/>
                <w:szCs w:val="24"/>
              </w:rPr>
            </w:pPr>
            <w:r w:rsidRPr="00727935">
              <w:rPr>
                <w:color w:val="000000"/>
                <w:sz w:val="24"/>
                <w:szCs w:val="24"/>
              </w:rPr>
              <w:t>chemical compound, drug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1A8D5B9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  <w:lang w:val="en-US"/>
              </w:rPr>
              <w:t xml:space="preserve">Protease inhibitor cocktail </w:t>
            </w: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51BF7CB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  <w:lang w:val="en-US"/>
              </w:rPr>
              <w:t>Roche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CFDFB92" w14:textId="77777777" w:rsidR="00E608C9" w:rsidRPr="006D6493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6D6493">
              <w:rPr>
                <w:color w:val="212121"/>
                <w:sz w:val="24"/>
                <w:szCs w:val="24"/>
              </w:rPr>
              <w:t>Cat. #: 11836170001</w:t>
            </w:r>
          </w:p>
        </w:tc>
        <w:tc>
          <w:tcPr>
            <w:tcW w:w="21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6A8B4D5" w14:textId="4A15745A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4"/>
                <w:szCs w:val="24"/>
              </w:rPr>
            </w:pPr>
            <w:r w:rsidRPr="00727935">
              <w:rPr>
                <w:color w:val="000000"/>
                <w:sz w:val="24"/>
                <w:szCs w:val="24"/>
              </w:rPr>
              <w:t> </w:t>
            </w:r>
            <w:r w:rsidR="002C699A">
              <w:rPr>
                <w:color w:val="000000"/>
                <w:sz w:val="24"/>
                <w:szCs w:val="24"/>
              </w:rPr>
              <w:t>FC</w:t>
            </w:r>
            <w:r w:rsidRPr="00727935">
              <w:rPr>
                <w:color w:val="000000"/>
                <w:sz w:val="24"/>
                <w:szCs w:val="24"/>
              </w:rPr>
              <w:t>=</w:t>
            </w:r>
            <w:r w:rsidRPr="00727935">
              <w:rPr>
                <w:color w:val="212121"/>
                <w:sz w:val="24"/>
                <w:szCs w:val="24"/>
              </w:rPr>
              <w:t>1X</w:t>
            </w:r>
          </w:p>
        </w:tc>
      </w:tr>
      <w:tr w:rsidR="00E608C9" w:rsidRPr="00727935" w14:paraId="68234E1F" w14:textId="77777777" w:rsidTr="00751855">
        <w:trPr>
          <w:trHeight w:val="560"/>
        </w:trPr>
        <w:tc>
          <w:tcPr>
            <w:tcW w:w="169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E4170F2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software, algorithm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F96C570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Adobe Photoshop</w:t>
            </w: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6212523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Adobe Photoshop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09AAC8B" w14:textId="77777777" w:rsidR="00E608C9" w:rsidRPr="006D6493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6D6493">
              <w:rPr>
                <w:color w:val="212121"/>
                <w:sz w:val="24"/>
                <w:szCs w:val="24"/>
              </w:rPr>
              <w:t>RRID:SCR_014199</w:t>
            </w:r>
          </w:p>
        </w:tc>
        <w:tc>
          <w:tcPr>
            <w:tcW w:w="21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8DA4202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right="120"/>
              <w:rPr>
                <w:sz w:val="24"/>
                <w:szCs w:val="24"/>
              </w:rPr>
            </w:pPr>
            <w:r w:rsidRPr="00727935">
              <w:rPr>
                <w:color w:val="000000"/>
                <w:sz w:val="24"/>
                <w:szCs w:val="24"/>
              </w:rPr>
              <w:t> Version: 21.0.0</w:t>
            </w:r>
          </w:p>
        </w:tc>
      </w:tr>
      <w:tr w:rsidR="00E608C9" w:rsidRPr="00727935" w14:paraId="72BAA74B" w14:textId="77777777" w:rsidTr="00751855">
        <w:trPr>
          <w:trHeight w:val="780"/>
        </w:trPr>
        <w:tc>
          <w:tcPr>
            <w:tcW w:w="169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D78DDCB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4"/>
                <w:szCs w:val="24"/>
              </w:rPr>
            </w:pPr>
            <w:r w:rsidRPr="00727935">
              <w:rPr>
                <w:color w:val="000000"/>
                <w:sz w:val="24"/>
                <w:szCs w:val="24"/>
              </w:rPr>
              <w:t>software, algorithm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0E1891E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ImageJ software</w:t>
            </w: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7560B9B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  <w:lang w:val="es-ES"/>
              </w:rPr>
            </w:pPr>
            <w:r w:rsidRPr="00727935">
              <w:rPr>
                <w:color w:val="212121"/>
                <w:sz w:val="24"/>
                <w:szCs w:val="24"/>
                <w:lang w:val="es-ES"/>
              </w:rPr>
              <w:t>ImageJ (</w:t>
            </w:r>
            <w:hyperlink r:id="rId7" w:history="1">
              <w:r w:rsidRPr="00727935">
                <w:rPr>
                  <w:color w:val="212121"/>
                  <w:sz w:val="24"/>
                  <w:szCs w:val="24"/>
                  <w:lang w:val="es-ES"/>
                </w:rPr>
                <w:t>http://imagej.nih.gov/ij/</w:t>
              </w:r>
            </w:hyperlink>
            <w:r w:rsidRPr="00727935">
              <w:rPr>
                <w:color w:val="212121"/>
                <w:sz w:val="24"/>
                <w:szCs w:val="24"/>
                <w:lang w:val="es-ES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B080CA0" w14:textId="77777777" w:rsidR="00E608C9" w:rsidRPr="006D6493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sz w:val="24"/>
                <w:szCs w:val="24"/>
                <w:lang w:val="es-ES"/>
              </w:rPr>
            </w:pPr>
            <w:r w:rsidRPr="006D6493">
              <w:rPr>
                <w:color w:val="212121"/>
                <w:sz w:val="24"/>
                <w:szCs w:val="24"/>
              </w:rPr>
              <w:t>RRID:SCR_003070</w:t>
            </w:r>
          </w:p>
        </w:tc>
        <w:tc>
          <w:tcPr>
            <w:tcW w:w="21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ED955B9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4"/>
                <w:szCs w:val="24"/>
                <w:lang w:val="es-ES"/>
              </w:rPr>
            </w:pPr>
          </w:p>
        </w:tc>
      </w:tr>
      <w:tr w:rsidR="00E608C9" w:rsidRPr="00727935" w14:paraId="6652F18B" w14:textId="77777777" w:rsidTr="00751855">
        <w:trPr>
          <w:trHeight w:val="780"/>
        </w:trPr>
        <w:tc>
          <w:tcPr>
            <w:tcW w:w="169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DB0E9A5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4"/>
                <w:szCs w:val="24"/>
              </w:rPr>
            </w:pPr>
            <w:r w:rsidRPr="00727935">
              <w:rPr>
                <w:color w:val="000000"/>
                <w:sz w:val="24"/>
                <w:szCs w:val="24"/>
              </w:rPr>
              <w:t>software, algorithm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7005375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GraphPad Prism software</w:t>
            </w: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28E745D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GraphPad Prism (https://graphpad.com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E12EADB" w14:textId="77777777" w:rsidR="00E608C9" w:rsidRPr="006D6493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6D6493">
              <w:rPr>
                <w:color w:val="212121"/>
                <w:sz w:val="24"/>
                <w:szCs w:val="24"/>
              </w:rPr>
              <w:t>RRID:SCR_015807</w:t>
            </w:r>
          </w:p>
        </w:tc>
        <w:tc>
          <w:tcPr>
            <w:tcW w:w="21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6C88995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Version 6.0</w:t>
            </w:r>
          </w:p>
        </w:tc>
      </w:tr>
      <w:tr w:rsidR="00E608C9" w:rsidRPr="002C699A" w14:paraId="47A3FF88" w14:textId="77777777" w:rsidTr="00751855">
        <w:trPr>
          <w:trHeight w:val="780"/>
        </w:trPr>
        <w:tc>
          <w:tcPr>
            <w:tcW w:w="169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709483A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4"/>
                <w:szCs w:val="24"/>
              </w:rPr>
            </w:pPr>
            <w:r w:rsidRPr="00727935">
              <w:rPr>
                <w:color w:val="000000"/>
                <w:sz w:val="24"/>
                <w:szCs w:val="24"/>
              </w:rPr>
              <w:t>software, algorithm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A248DAB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 xml:space="preserve">PEAKS software </w:t>
            </w: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75BC697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Bioinformatics solutions (https://www.bioinfor.com/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6DE7728" w14:textId="77777777" w:rsidR="00E608C9" w:rsidRPr="006D6493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</w:p>
        </w:tc>
        <w:tc>
          <w:tcPr>
            <w:tcW w:w="21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F8E0D60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</w:p>
        </w:tc>
      </w:tr>
      <w:tr w:rsidR="00E608C9" w:rsidRPr="00727935" w14:paraId="4872753E" w14:textId="77777777" w:rsidTr="00751855">
        <w:trPr>
          <w:trHeight w:val="780"/>
        </w:trPr>
        <w:tc>
          <w:tcPr>
            <w:tcW w:w="169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98ECE35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4"/>
                <w:szCs w:val="24"/>
              </w:rPr>
            </w:pPr>
            <w:r w:rsidRPr="00727935">
              <w:rPr>
                <w:color w:val="000000"/>
                <w:sz w:val="24"/>
                <w:szCs w:val="24"/>
              </w:rPr>
              <w:t>software, algorithm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689C43B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  <w:lang w:val="es-ES"/>
              </w:rPr>
            </w:pPr>
            <w:r w:rsidRPr="00727935">
              <w:rPr>
                <w:color w:val="212121"/>
                <w:sz w:val="24"/>
                <w:szCs w:val="24"/>
                <w:lang w:val="es-ES"/>
              </w:rPr>
              <w:t xml:space="preserve">Perseus platform </w:t>
            </w: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E3A0ABD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  <w:lang w:val="es-ES"/>
              </w:rPr>
            </w:pPr>
            <w:r w:rsidRPr="00727935">
              <w:rPr>
                <w:color w:val="000000" w:themeColor="text1"/>
                <w:sz w:val="24"/>
                <w:szCs w:val="24"/>
                <w:u w:color="000000" w:themeColor="text1"/>
              </w:rPr>
              <w:fldChar w:fldCharType="begin">
                <w:fldData xml:space="preserve">PEVuZE5vdGU+PENpdGU+PEF1dGhvcj5UeWFub3ZhPC9BdXRob3I+PFllYXI+MjAxNjwvWWVhcj48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</w:fldData>
              </w:fldChar>
            </w:r>
            <w:r w:rsidRPr="00727935">
              <w:rPr>
                <w:color w:val="000000" w:themeColor="text1"/>
                <w:sz w:val="24"/>
                <w:szCs w:val="24"/>
                <w:u w:color="000000" w:themeColor="text1"/>
              </w:rPr>
              <w:instrText xml:space="preserve"> ADDIN EN.CITE </w:instrText>
            </w:r>
            <w:r w:rsidRPr="00727935">
              <w:rPr>
                <w:color w:val="000000" w:themeColor="text1"/>
                <w:sz w:val="24"/>
                <w:szCs w:val="24"/>
                <w:u w:color="000000" w:themeColor="text1"/>
              </w:rPr>
              <w:fldChar w:fldCharType="begin">
                <w:fldData xml:space="preserve">PEVuZE5vdGU+PENpdGU+PEF1dGhvcj5UeWFub3ZhPC9BdXRob3I+PFllYXI+MjAxNjwvWWVhcj48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</w:fldData>
              </w:fldChar>
            </w:r>
            <w:r w:rsidRPr="00727935">
              <w:rPr>
                <w:color w:val="000000" w:themeColor="text1"/>
                <w:sz w:val="24"/>
                <w:szCs w:val="24"/>
                <w:u w:color="000000" w:themeColor="text1"/>
              </w:rPr>
              <w:instrText xml:space="preserve"> ADDIN EN.CITE.DATA </w:instrText>
            </w:r>
            <w:r w:rsidRPr="00727935">
              <w:rPr>
                <w:color w:val="000000" w:themeColor="text1"/>
                <w:sz w:val="24"/>
                <w:szCs w:val="24"/>
                <w:u w:color="000000" w:themeColor="text1"/>
              </w:rPr>
            </w:r>
            <w:r w:rsidRPr="00727935">
              <w:rPr>
                <w:color w:val="000000" w:themeColor="text1"/>
                <w:sz w:val="24"/>
                <w:szCs w:val="24"/>
                <w:u w:color="000000" w:themeColor="text1"/>
              </w:rPr>
              <w:fldChar w:fldCharType="end"/>
            </w:r>
            <w:r w:rsidRPr="00727935">
              <w:rPr>
                <w:color w:val="000000" w:themeColor="text1"/>
                <w:sz w:val="24"/>
                <w:szCs w:val="24"/>
                <w:u w:color="000000" w:themeColor="text1"/>
              </w:rPr>
            </w:r>
            <w:r w:rsidRPr="00727935">
              <w:rPr>
                <w:color w:val="000000" w:themeColor="text1"/>
                <w:sz w:val="24"/>
                <w:szCs w:val="24"/>
                <w:u w:color="000000" w:themeColor="text1"/>
              </w:rPr>
              <w:fldChar w:fldCharType="separate"/>
            </w:r>
            <w:r w:rsidRPr="00727935">
              <w:rPr>
                <w:noProof/>
                <w:color w:val="000000" w:themeColor="text1"/>
                <w:sz w:val="24"/>
                <w:szCs w:val="24"/>
                <w:u w:color="000000" w:themeColor="text1"/>
              </w:rPr>
              <w:t>(</w:t>
            </w:r>
            <w:hyperlink w:anchor="_ENREF_79" w:tooltip="Tyanova, 2016 #143" w:history="1">
              <w:r w:rsidRPr="00727935">
                <w:rPr>
                  <w:noProof/>
                  <w:color w:val="000000" w:themeColor="text1"/>
                  <w:sz w:val="24"/>
                  <w:szCs w:val="24"/>
                  <w:u w:color="000000" w:themeColor="text1"/>
                </w:rPr>
                <w:t>Tyanova et al., 2016</w:t>
              </w:r>
            </w:hyperlink>
            <w:r w:rsidRPr="00727935">
              <w:rPr>
                <w:noProof/>
                <w:color w:val="000000" w:themeColor="text1"/>
                <w:sz w:val="24"/>
                <w:szCs w:val="24"/>
                <w:u w:color="000000" w:themeColor="text1"/>
              </w:rPr>
              <w:t>)</w:t>
            </w:r>
            <w:r w:rsidRPr="00727935">
              <w:rPr>
                <w:color w:val="000000" w:themeColor="text1"/>
                <w:sz w:val="24"/>
                <w:szCs w:val="24"/>
                <w:u w:color="000000" w:themeColor="text1"/>
              </w:rPr>
              <w:fldChar w:fldCharType="end"/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3BABF84" w14:textId="77777777" w:rsidR="00E608C9" w:rsidRPr="006D6493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  <w:lang w:val="es-ES"/>
              </w:rPr>
            </w:pPr>
          </w:p>
        </w:tc>
        <w:tc>
          <w:tcPr>
            <w:tcW w:w="21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E51F00A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  <w:lang w:val="es-ES"/>
              </w:rPr>
            </w:pPr>
          </w:p>
        </w:tc>
      </w:tr>
      <w:tr w:rsidR="00E608C9" w:rsidRPr="00727935" w14:paraId="56AF1B5C" w14:textId="77777777" w:rsidTr="00751855">
        <w:trPr>
          <w:trHeight w:val="780"/>
        </w:trPr>
        <w:tc>
          <w:tcPr>
            <w:tcW w:w="169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A089B8B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4"/>
                <w:szCs w:val="24"/>
              </w:rPr>
            </w:pPr>
            <w:r w:rsidRPr="00727935">
              <w:rPr>
                <w:color w:val="000000"/>
                <w:sz w:val="24"/>
                <w:szCs w:val="24"/>
              </w:rPr>
              <w:t>software, algorithm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7442366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 xml:space="preserve">g:Profiler web server </w:t>
            </w: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C0EDC38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000000" w:themeColor="text1"/>
                <w:sz w:val="24"/>
                <w:szCs w:val="24"/>
                <w:u w:color="000000" w:themeColor="text1"/>
              </w:rPr>
              <w:fldChar w:fldCharType="begin">
                <w:fldData xml:space="preserve">PEVuZE5vdGU+PENpdGU+PEF1dGhvcj5SZWltYW5kPC9BdXRob3I+PFllYXI+MjAxNjwvWWVhcj48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</w:fldData>
              </w:fldChar>
            </w:r>
            <w:r w:rsidRPr="00727935">
              <w:rPr>
                <w:color w:val="000000" w:themeColor="text1"/>
                <w:sz w:val="24"/>
                <w:szCs w:val="24"/>
                <w:u w:color="000000" w:themeColor="text1"/>
              </w:rPr>
              <w:instrText xml:space="preserve"> ADDIN EN.CITE </w:instrText>
            </w:r>
            <w:r w:rsidRPr="00727935">
              <w:rPr>
                <w:color w:val="000000" w:themeColor="text1"/>
                <w:sz w:val="24"/>
                <w:szCs w:val="24"/>
                <w:u w:color="000000" w:themeColor="text1"/>
              </w:rPr>
              <w:fldChar w:fldCharType="begin">
                <w:fldData xml:space="preserve">PEVuZE5vdGU+PENpdGU+PEF1dGhvcj5SZWltYW5kPC9BdXRob3I+PFllYXI+MjAxNjwvWWVhcj48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</w:fldData>
              </w:fldChar>
            </w:r>
            <w:r w:rsidRPr="00727935">
              <w:rPr>
                <w:color w:val="000000" w:themeColor="text1"/>
                <w:sz w:val="24"/>
                <w:szCs w:val="24"/>
                <w:u w:color="000000" w:themeColor="text1"/>
              </w:rPr>
              <w:instrText xml:space="preserve"> ADDIN EN.CITE.DATA </w:instrText>
            </w:r>
            <w:r w:rsidRPr="00727935">
              <w:rPr>
                <w:color w:val="000000" w:themeColor="text1"/>
                <w:sz w:val="24"/>
                <w:szCs w:val="24"/>
                <w:u w:color="000000" w:themeColor="text1"/>
              </w:rPr>
            </w:r>
            <w:r w:rsidRPr="00727935">
              <w:rPr>
                <w:color w:val="000000" w:themeColor="text1"/>
                <w:sz w:val="24"/>
                <w:szCs w:val="24"/>
                <w:u w:color="000000" w:themeColor="text1"/>
              </w:rPr>
              <w:fldChar w:fldCharType="end"/>
            </w:r>
            <w:r w:rsidRPr="00727935">
              <w:rPr>
                <w:color w:val="000000" w:themeColor="text1"/>
                <w:sz w:val="24"/>
                <w:szCs w:val="24"/>
                <w:u w:color="000000" w:themeColor="text1"/>
              </w:rPr>
            </w:r>
            <w:r w:rsidRPr="00727935">
              <w:rPr>
                <w:color w:val="000000" w:themeColor="text1"/>
                <w:sz w:val="24"/>
                <w:szCs w:val="24"/>
                <w:u w:color="000000" w:themeColor="text1"/>
              </w:rPr>
              <w:fldChar w:fldCharType="separate"/>
            </w:r>
            <w:r w:rsidRPr="00727935">
              <w:rPr>
                <w:noProof/>
                <w:color w:val="000000" w:themeColor="text1"/>
                <w:sz w:val="24"/>
                <w:szCs w:val="24"/>
                <w:u w:color="000000" w:themeColor="text1"/>
              </w:rPr>
              <w:t>(</w:t>
            </w:r>
            <w:hyperlink w:anchor="_ENREF_67" w:tooltip="Reimand, 2016 #144" w:history="1">
              <w:r w:rsidRPr="00727935">
                <w:rPr>
                  <w:noProof/>
                  <w:color w:val="000000" w:themeColor="text1"/>
                  <w:sz w:val="24"/>
                  <w:szCs w:val="24"/>
                  <w:u w:color="000000" w:themeColor="text1"/>
                </w:rPr>
                <w:t>Reimand et al., 2016</w:t>
              </w:r>
            </w:hyperlink>
            <w:r w:rsidRPr="00727935">
              <w:rPr>
                <w:noProof/>
                <w:color w:val="000000" w:themeColor="text1"/>
                <w:sz w:val="24"/>
                <w:szCs w:val="24"/>
                <w:u w:color="000000" w:themeColor="text1"/>
              </w:rPr>
              <w:t>)</w:t>
            </w:r>
            <w:r w:rsidRPr="00727935">
              <w:rPr>
                <w:color w:val="000000" w:themeColor="text1"/>
                <w:sz w:val="24"/>
                <w:szCs w:val="24"/>
                <w:u w:color="000000" w:themeColor="text1"/>
              </w:rPr>
              <w:fldChar w:fldCharType="end"/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12313DB" w14:textId="77777777" w:rsidR="00E608C9" w:rsidRPr="006D6493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</w:p>
        </w:tc>
        <w:tc>
          <w:tcPr>
            <w:tcW w:w="21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9BD8549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</w:p>
        </w:tc>
      </w:tr>
      <w:tr w:rsidR="00E608C9" w:rsidRPr="00727935" w14:paraId="6FF3743A" w14:textId="77777777" w:rsidTr="00751855">
        <w:trPr>
          <w:trHeight w:val="780"/>
        </w:trPr>
        <w:tc>
          <w:tcPr>
            <w:tcW w:w="169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6B96A19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4"/>
                <w:szCs w:val="24"/>
              </w:rPr>
            </w:pPr>
            <w:r w:rsidRPr="00727935">
              <w:rPr>
                <w:color w:val="000000"/>
                <w:sz w:val="24"/>
                <w:szCs w:val="24"/>
              </w:rPr>
              <w:t>software, algorithm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227F41B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000000"/>
                <w:sz w:val="24"/>
                <w:szCs w:val="24"/>
              </w:rPr>
              <w:t>String app – Cytoscape</w:t>
            </w: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1CCA466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000000"/>
                <w:sz w:val="24"/>
                <w:szCs w:val="24"/>
              </w:rPr>
              <w:t>http://apps.cytoscape.org/apps/stringapp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2CBA8CF" w14:textId="77777777" w:rsidR="00E608C9" w:rsidRPr="006D6493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</w:p>
        </w:tc>
        <w:tc>
          <w:tcPr>
            <w:tcW w:w="21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A17D92E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000000"/>
                <w:sz w:val="24"/>
                <w:szCs w:val="24"/>
              </w:rPr>
              <w:t xml:space="preserve">Version 1.4.2 </w:t>
            </w:r>
          </w:p>
        </w:tc>
      </w:tr>
      <w:tr w:rsidR="00E608C9" w:rsidRPr="00727935" w14:paraId="0EDE4075" w14:textId="77777777" w:rsidTr="00751855">
        <w:trPr>
          <w:trHeight w:val="518"/>
        </w:trPr>
        <w:tc>
          <w:tcPr>
            <w:tcW w:w="169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9BECFF3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sz w:val="24"/>
                <w:szCs w:val="24"/>
              </w:rPr>
            </w:pPr>
            <w:r w:rsidRPr="00727935">
              <w:rPr>
                <w:color w:val="000000"/>
                <w:sz w:val="24"/>
                <w:szCs w:val="24"/>
              </w:rPr>
              <w:t>other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83C9948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DAPI stain</w:t>
            </w: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7D15099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Sigma Aldrich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40DD793" w14:textId="77777777" w:rsidR="00E608C9" w:rsidRPr="006D6493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sz w:val="24"/>
                <w:szCs w:val="24"/>
              </w:rPr>
            </w:pPr>
            <w:r w:rsidRPr="006D6493">
              <w:rPr>
                <w:color w:val="212121"/>
                <w:sz w:val="24"/>
                <w:szCs w:val="24"/>
              </w:rPr>
              <w:t>Cat. #: D9542</w:t>
            </w:r>
          </w:p>
        </w:tc>
        <w:tc>
          <w:tcPr>
            <w:tcW w:w="21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213DBA6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sz w:val="24"/>
                <w:szCs w:val="24"/>
              </w:rPr>
            </w:pPr>
            <w:r w:rsidRPr="00727935">
              <w:rPr>
                <w:color w:val="000000"/>
                <w:sz w:val="24"/>
                <w:szCs w:val="24"/>
              </w:rPr>
              <w:t>Cf=</w:t>
            </w:r>
            <w:r w:rsidRPr="00727935">
              <w:rPr>
                <w:color w:val="212121"/>
                <w:sz w:val="24"/>
                <w:szCs w:val="24"/>
              </w:rPr>
              <w:t>300 ng/ml</w:t>
            </w:r>
          </w:p>
        </w:tc>
      </w:tr>
      <w:tr w:rsidR="00E608C9" w:rsidRPr="00727935" w14:paraId="635AE509" w14:textId="77777777" w:rsidTr="00751855">
        <w:trPr>
          <w:trHeight w:val="642"/>
        </w:trPr>
        <w:tc>
          <w:tcPr>
            <w:tcW w:w="169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F5B711D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000000"/>
                <w:sz w:val="24"/>
                <w:szCs w:val="24"/>
              </w:rPr>
              <w:t>other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20F509B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 xml:space="preserve">Alexa594- conjugated Phalloidin </w:t>
            </w: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09439E0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Invitrogen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17D320C" w14:textId="77777777" w:rsidR="00E608C9" w:rsidRPr="006D6493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sz w:val="24"/>
                <w:szCs w:val="24"/>
              </w:rPr>
            </w:pPr>
            <w:r w:rsidRPr="006D6493">
              <w:rPr>
                <w:color w:val="212121"/>
                <w:sz w:val="24"/>
                <w:szCs w:val="24"/>
              </w:rPr>
              <w:t>Cat. #: A12381</w:t>
            </w:r>
          </w:p>
        </w:tc>
        <w:tc>
          <w:tcPr>
            <w:tcW w:w="21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AF5D0E0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sz w:val="24"/>
                <w:szCs w:val="24"/>
              </w:rPr>
            </w:pPr>
            <w:r w:rsidRPr="00727935">
              <w:rPr>
                <w:color w:val="000000"/>
                <w:sz w:val="24"/>
                <w:szCs w:val="24"/>
              </w:rPr>
              <w:t>IF (</w:t>
            </w:r>
            <w:r w:rsidRPr="00727935">
              <w:rPr>
                <w:color w:val="212121"/>
                <w:sz w:val="24"/>
                <w:szCs w:val="24"/>
              </w:rPr>
              <w:t>1:500)</w:t>
            </w:r>
          </w:p>
        </w:tc>
      </w:tr>
      <w:tr w:rsidR="00E608C9" w:rsidRPr="00727935" w14:paraId="536712E6" w14:textId="77777777" w:rsidTr="00751855">
        <w:trPr>
          <w:trHeight w:val="737"/>
        </w:trPr>
        <w:tc>
          <w:tcPr>
            <w:tcW w:w="169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11164EF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4"/>
                <w:szCs w:val="24"/>
              </w:rPr>
            </w:pPr>
            <w:r w:rsidRPr="00727935">
              <w:rPr>
                <w:color w:val="000000"/>
                <w:sz w:val="24"/>
                <w:szCs w:val="24"/>
              </w:rPr>
              <w:t>other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359F66D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Alexa-594-conjugated Streptavidin</w:t>
            </w: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D4F5FA8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Jackson Immunoresearch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9158260" w14:textId="77777777" w:rsidR="00E608C9" w:rsidRPr="006D6493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sz w:val="24"/>
                <w:szCs w:val="24"/>
              </w:rPr>
            </w:pPr>
            <w:r w:rsidRPr="006D6493">
              <w:rPr>
                <w:color w:val="212121"/>
                <w:sz w:val="24"/>
                <w:szCs w:val="24"/>
              </w:rPr>
              <w:t>Cat. #: AB_2337247</w:t>
            </w:r>
          </w:p>
        </w:tc>
        <w:tc>
          <w:tcPr>
            <w:tcW w:w="21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9378E9E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  <w:lang w:val="en-US"/>
              </w:rPr>
              <w:t>IF (1:100)</w:t>
            </w:r>
          </w:p>
        </w:tc>
      </w:tr>
      <w:tr w:rsidR="00E608C9" w:rsidRPr="00727935" w14:paraId="0F9A5630" w14:textId="77777777" w:rsidTr="00751855">
        <w:trPr>
          <w:trHeight w:val="742"/>
        </w:trPr>
        <w:tc>
          <w:tcPr>
            <w:tcW w:w="169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44CD0AE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sz w:val="24"/>
                <w:szCs w:val="24"/>
              </w:rPr>
            </w:pPr>
            <w:r w:rsidRPr="00727935">
              <w:rPr>
                <w:color w:val="000000"/>
                <w:sz w:val="24"/>
                <w:szCs w:val="24"/>
              </w:rPr>
              <w:lastRenderedPageBreak/>
              <w:t>other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1EE75DC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GFP booster</w:t>
            </w: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42C39D0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Chromotek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FB29F95" w14:textId="77777777" w:rsidR="00E608C9" w:rsidRPr="006D6493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sz w:val="24"/>
                <w:szCs w:val="24"/>
              </w:rPr>
            </w:pPr>
            <w:r w:rsidRPr="006D6493">
              <w:rPr>
                <w:color w:val="212121"/>
                <w:sz w:val="24"/>
                <w:szCs w:val="24"/>
              </w:rPr>
              <w:t>Cat. #: ABIN509419</w:t>
            </w:r>
          </w:p>
        </w:tc>
        <w:tc>
          <w:tcPr>
            <w:tcW w:w="21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2A0D865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sz w:val="24"/>
                <w:szCs w:val="24"/>
              </w:rPr>
            </w:pPr>
            <w:r w:rsidRPr="00727935">
              <w:rPr>
                <w:color w:val="000000"/>
                <w:sz w:val="24"/>
                <w:szCs w:val="24"/>
              </w:rPr>
              <w:t>IF (</w:t>
            </w:r>
            <w:r w:rsidRPr="00727935">
              <w:rPr>
                <w:color w:val="212121"/>
                <w:sz w:val="24"/>
                <w:szCs w:val="24"/>
              </w:rPr>
              <w:t>1:500)</w:t>
            </w:r>
          </w:p>
        </w:tc>
      </w:tr>
      <w:tr w:rsidR="00E608C9" w:rsidRPr="00727935" w14:paraId="636AEAF8" w14:textId="77777777" w:rsidTr="00751855">
        <w:trPr>
          <w:trHeight w:val="590"/>
        </w:trPr>
        <w:tc>
          <w:tcPr>
            <w:tcW w:w="169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EE92B75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sz w:val="24"/>
                <w:szCs w:val="24"/>
              </w:rPr>
            </w:pPr>
            <w:r w:rsidRPr="00727935">
              <w:rPr>
                <w:color w:val="000000"/>
                <w:sz w:val="24"/>
                <w:szCs w:val="24"/>
              </w:rPr>
              <w:t>other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234EDF0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 xml:space="preserve">GFP-Trap resin </w:t>
            </w: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398E024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Chromotek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ADB714A" w14:textId="77777777" w:rsidR="00E608C9" w:rsidRPr="006D6493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sz w:val="24"/>
                <w:szCs w:val="24"/>
              </w:rPr>
            </w:pPr>
            <w:r w:rsidRPr="006D6493">
              <w:rPr>
                <w:color w:val="212121"/>
                <w:sz w:val="24"/>
                <w:szCs w:val="24"/>
              </w:rPr>
              <w:t>Cat. #: gta-10</w:t>
            </w:r>
          </w:p>
        </w:tc>
        <w:tc>
          <w:tcPr>
            <w:tcW w:w="21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F95DDCD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sz w:val="24"/>
                <w:szCs w:val="24"/>
              </w:rPr>
            </w:pPr>
          </w:p>
        </w:tc>
      </w:tr>
      <w:tr w:rsidR="00E608C9" w:rsidRPr="00727935" w14:paraId="61AEFF6C" w14:textId="77777777" w:rsidTr="00751855">
        <w:trPr>
          <w:trHeight w:val="874"/>
        </w:trPr>
        <w:tc>
          <w:tcPr>
            <w:tcW w:w="169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7C522B5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000000"/>
                <w:sz w:val="24"/>
                <w:szCs w:val="24"/>
              </w:rPr>
              <w:t>other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0D141D7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 xml:space="preserve">NeutrAvidin-agarose beads </w:t>
            </w: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6D77E8A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Thermo Scientific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41E5F22" w14:textId="77777777" w:rsidR="00E608C9" w:rsidRPr="006D6493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sz w:val="24"/>
                <w:szCs w:val="24"/>
              </w:rPr>
            </w:pPr>
            <w:r w:rsidRPr="006D6493">
              <w:rPr>
                <w:color w:val="212121"/>
                <w:sz w:val="24"/>
                <w:szCs w:val="24"/>
              </w:rPr>
              <w:t>Cat. #: 29200</w:t>
            </w:r>
          </w:p>
        </w:tc>
        <w:tc>
          <w:tcPr>
            <w:tcW w:w="21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C34690D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sz w:val="24"/>
                <w:szCs w:val="24"/>
              </w:rPr>
            </w:pPr>
          </w:p>
        </w:tc>
      </w:tr>
      <w:tr w:rsidR="00E608C9" w:rsidRPr="00727935" w14:paraId="7A42E5C5" w14:textId="77777777" w:rsidTr="00751855">
        <w:trPr>
          <w:trHeight w:val="850"/>
        </w:trPr>
        <w:tc>
          <w:tcPr>
            <w:tcW w:w="169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189BB10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sz w:val="24"/>
                <w:szCs w:val="24"/>
              </w:rPr>
            </w:pPr>
            <w:r w:rsidRPr="00727935">
              <w:rPr>
                <w:color w:val="000000"/>
                <w:sz w:val="24"/>
                <w:szCs w:val="24"/>
              </w:rPr>
              <w:t>other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BDA0CB5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 xml:space="preserve">Protein G Sepharose 4 Fast Flow beads </w:t>
            </w: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72668ED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 xml:space="preserve"> GE Healthcare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794189A" w14:textId="77777777" w:rsidR="00E608C9" w:rsidRPr="006D6493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sz w:val="24"/>
                <w:szCs w:val="24"/>
              </w:rPr>
            </w:pPr>
            <w:r w:rsidRPr="006D6493">
              <w:rPr>
                <w:color w:val="212121"/>
                <w:sz w:val="24"/>
                <w:szCs w:val="24"/>
              </w:rPr>
              <w:t>Cat. #: GE17-0618-01</w:t>
            </w:r>
          </w:p>
        </w:tc>
        <w:tc>
          <w:tcPr>
            <w:tcW w:w="21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78090E1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sz w:val="24"/>
                <w:szCs w:val="24"/>
              </w:rPr>
            </w:pPr>
          </w:p>
        </w:tc>
      </w:tr>
      <w:tr w:rsidR="00E608C9" w:rsidRPr="00727935" w14:paraId="129F574B" w14:textId="77777777" w:rsidTr="00751855">
        <w:trPr>
          <w:trHeight w:val="470"/>
        </w:trPr>
        <w:tc>
          <w:tcPr>
            <w:tcW w:w="169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375B531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4"/>
                <w:szCs w:val="24"/>
              </w:rPr>
            </w:pPr>
            <w:r w:rsidRPr="00727935">
              <w:rPr>
                <w:color w:val="000000"/>
                <w:sz w:val="24"/>
                <w:szCs w:val="24"/>
              </w:rPr>
              <w:t>other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5B5181C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Clarity ECL</w:t>
            </w: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F6A8EAA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BioRad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5EFD4D8" w14:textId="77777777" w:rsidR="00E608C9" w:rsidRPr="006D6493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6D6493">
              <w:rPr>
                <w:color w:val="212121"/>
                <w:sz w:val="24"/>
                <w:szCs w:val="24"/>
              </w:rPr>
              <w:t>Cat. #: 1705061</w:t>
            </w:r>
          </w:p>
        </w:tc>
        <w:tc>
          <w:tcPr>
            <w:tcW w:w="21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CC52813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sz w:val="24"/>
                <w:szCs w:val="24"/>
              </w:rPr>
            </w:pPr>
          </w:p>
        </w:tc>
      </w:tr>
      <w:tr w:rsidR="00E608C9" w:rsidRPr="00727935" w14:paraId="77B21FA5" w14:textId="77777777" w:rsidTr="00751855">
        <w:trPr>
          <w:trHeight w:val="589"/>
        </w:trPr>
        <w:tc>
          <w:tcPr>
            <w:tcW w:w="169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5E48B6D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4"/>
                <w:szCs w:val="24"/>
              </w:rPr>
            </w:pPr>
            <w:r w:rsidRPr="00727935">
              <w:rPr>
                <w:color w:val="000000"/>
                <w:sz w:val="24"/>
                <w:szCs w:val="24"/>
              </w:rPr>
              <w:t>other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BC58A66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Super Signal West Femto</w:t>
            </w: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45B2E90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Pierce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9163D67" w14:textId="77777777" w:rsidR="00E608C9" w:rsidRPr="006D6493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6D6493">
              <w:rPr>
                <w:color w:val="212121"/>
                <w:sz w:val="24"/>
                <w:szCs w:val="24"/>
              </w:rPr>
              <w:t>Cat. #: 34094</w:t>
            </w:r>
          </w:p>
        </w:tc>
        <w:tc>
          <w:tcPr>
            <w:tcW w:w="21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53E7241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sz w:val="24"/>
                <w:szCs w:val="24"/>
              </w:rPr>
            </w:pPr>
          </w:p>
        </w:tc>
      </w:tr>
      <w:tr w:rsidR="00E608C9" w:rsidRPr="00727935" w14:paraId="07C227E0" w14:textId="77777777" w:rsidTr="00751855">
        <w:trPr>
          <w:trHeight w:val="487"/>
        </w:trPr>
        <w:tc>
          <w:tcPr>
            <w:tcW w:w="169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774FCD9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4"/>
                <w:szCs w:val="24"/>
              </w:rPr>
            </w:pPr>
            <w:r w:rsidRPr="00727935">
              <w:rPr>
                <w:color w:val="000000"/>
                <w:sz w:val="24"/>
                <w:szCs w:val="24"/>
              </w:rPr>
              <w:t>other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E14C6B5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RIPA lysis buffer</w:t>
            </w: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E17D83B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Cell Signaling Technology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3CF3E68" w14:textId="77777777" w:rsidR="00E608C9" w:rsidRPr="006D6493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6D6493">
              <w:rPr>
                <w:color w:val="212121"/>
                <w:sz w:val="24"/>
                <w:szCs w:val="24"/>
              </w:rPr>
              <w:t>Cat. #: 9806</w:t>
            </w:r>
          </w:p>
        </w:tc>
        <w:tc>
          <w:tcPr>
            <w:tcW w:w="21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099CFB4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sz w:val="24"/>
                <w:szCs w:val="24"/>
              </w:rPr>
            </w:pPr>
          </w:p>
        </w:tc>
      </w:tr>
      <w:tr w:rsidR="00E608C9" w:rsidRPr="00727935" w14:paraId="32E1995C" w14:textId="77777777" w:rsidTr="00751855">
        <w:trPr>
          <w:trHeight w:val="487"/>
        </w:trPr>
        <w:tc>
          <w:tcPr>
            <w:tcW w:w="169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E807D0A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000000"/>
                <w:sz w:val="24"/>
                <w:szCs w:val="24"/>
              </w:rPr>
            </w:pPr>
            <w:r w:rsidRPr="00727935">
              <w:rPr>
                <w:color w:val="000000"/>
                <w:sz w:val="24"/>
                <w:szCs w:val="24"/>
              </w:rPr>
              <w:t>other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249B91B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 xml:space="preserve">Sypro-Ruby </w:t>
            </w:r>
          </w:p>
        </w:tc>
        <w:tc>
          <w:tcPr>
            <w:tcW w:w="226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14F1DCB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727935">
              <w:rPr>
                <w:color w:val="212121"/>
                <w:sz w:val="24"/>
                <w:szCs w:val="24"/>
              </w:rPr>
              <w:t>BioRad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336DE8C" w14:textId="77777777" w:rsidR="00E608C9" w:rsidRPr="006D6493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color w:val="212121"/>
                <w:sz w:val="24"/>
                <w:szCs w:val="24"/>
              </w:rPr>
            </w:pPr>
            <w:r w:rsidRPr="006D6493">
              <w:rPr>
                <w:color w:val="212121"/>
                <w:sz w:val="24"/>
                <w:szCs w:val="24"/>
              </w:rPr>
              <w:t>Cat. #: 9806</w:t>
            </w:r>
          </w:p>
        </w:tc>
        <w:tc>
          <w:tcPr>
            <w:tcW w:w="21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B04669E" w14:textId="77777777" w:rsidR="00E608C9" w:rsidRPr="00727935" w:rsidRDefault="00E608C9" w:rsidP="00E608C9">
            <w:pPr>
              <w:pStyle w:val="NormalWeb"/>
              <w:spacing w:before="0" w:beforeAutospacing="0" w:after="0" w:afterAutospacing="0"/>
              <w:ind w:left="120" w:right="120"/>
              <w:rPr>
                <w:sz w:val="24"/>
                <w:szCs w:val="24"/>
              </w:rPr>
            </w:pPr>
          </w:p>
        </w:tc>
      </w:tr>
      <w:bookmarkEnd w:id="0"/>
    </w:tbl>
    <w:p w14:paraId="38C69486" w14:textId="2442F07D" w:rsidR="00936EE3" w:rsidRPr="00727935" w:rsidRDefault="00936EE3" w:rsidP="00727935"/>
    <w:sectPr w:rsidR="00936EE3" w:rsidRPr="00727935" w:rsidSect="00C51A09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2B9277D" w14:textId="77777777" w:rsidR="00A810E7" w:rsidRDefault="00A810E7" w:rsidP="003C053F">
      <w:r>
        <w:separator/>
      </w:r>
    </w:p>
  </w:endnote>
  <w:endnote w:type="continuationSeparator" w:id="0">
    <w:p w14:paraId="056D76B1" w14:textId="77777777" w:rsidR="00A810E7" w:rsidRDefault="00A810E7" w:rsidP="003C053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Segoe UI">
    <w:altName w:val="Calibri"/>
    <w:panose1 w:val="020B0604020202020204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DE8855C" w14:textId="77777777" w:rsidR="00A810E7" w:rsidRDefault="00A810E7" w:rsidP="003C053F">
      <w:r>
        <w:separator/>
      </w:r>
    </w:p>
  </w:footnote>
  <w:footnote w:type="continuationSeparator" w:id="0">
    <w:p w14:paraId="58A360EA" w14:textId="77777777" w:rsidR="00A810E7" w:rsidRDefault="00A810E7" w:rsidP="003C053F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D371711"/>
    <w:multiLevelType w:val="hybridMultilevel"/>
    <w:tmpl w:val="538A29F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F170A33"/>
    <w:multiLevelType w:val="hybridMultilevel"/>
    <w:tmpl w:val="ED567CA8"/>
    <w:lvl w:ilvl="0" w:tplc="E8522530">
      <w:start w:val="1"/>
      <w:numFmt w:val="decimal"/>
      <w:lvlText w:val="%1."/>
      <w:lvlJc w:val="left"/>
      <w:pPr>
        <w:ind w:left="720" w:hanging="360"/>
      </w:pPr>
      <w:rPr>
        <w:rFonts w:asciiTheme="minorHAnsi" w:hAnsiTheme="minorHAnsi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228427F"/>
    <w:multiLevelType w:val="hybridMultilevel"/>
    <w:tmpl w:val="70FE54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48B2891"/>
    <w:multiLevelType w:val="hybridMultilevel"/>
    <w:tmpl w:val="0E3A3FC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24DF3FD1"/>
    <w:multiLevelType w:val="hybridMultilevel"/>
    <w:tmpl w:val="F6CEF6FE"/>
    <w:lvl w:ilvl="0" w:tplc="E8522530">
      <w:start w:val="1"/>
      <w:numFmt w:val="decimal"/>
      <w:lvlText w:val="%1."/>
      <w:lvlJc w:val="left"/>
      <w:pPr>
        <w:ind w:left="720" w:hanging="360"/>
      </w:pPr>
      <w:rPr>
        <w:rFonts w:asciiTheme="minorHAnsi" w:hAnsiTheme="minorHAnsi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5973F79"/>
    <w:multiLevelType w:val="hybridMultilevel"/>
    <w:tmpl w:val="7284CD64"/>
    <w:lvl w:ilvl="0" w:tplc="E8522530">
      <w:start w:val="1"/>
      <w:numFmt w:val="decimal"/>
      <w:lvlText w:val="%1."/>
      <w:lvlJc w:val="left"/>
      <w:pPr>
        <w:ind w:left="720" w:hanging="360"/>
      </w:pPr>
      <w:rPr>
        <w:rFonts w:asciiTheme="minorHAnsi" w:hAnsiTheme="minorHAnsi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51F3548"/>
    <w:multiLevelType w:val="hybridMultilevel"/>
    <w:tmpl w:val="90BA9600"/>
    <w:lvl w:ilvl="0" w:tplc="213C6C6A">
      <w:start w:val="1"/>
      <w:numFmt w:val="decimal"/>
      <w:lvlText w:val="%1."/>
      <w:lvlJc w:val="left"/>
      <w:pPr>
        <w:ind w:left="720" w:hanging="360"/>
      </w:pPr>
      <w:rPr>
        <w:rFonts w:ascii="Arial" w:hAnsi="Arial" w:cs="Arial" w:hint="default"/>
        <w:sz w:val="22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3F62531B"/>
    <w:multiLevelType w:val="hybridMultilevel"/>
    <w:tmpl w:val="175460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FF01401"/>
    <w:multiLevelType w:val="hybridMultilevel"/>
    <w:tmpl w:val="578ADB24"/>
    <w:lvl w:ilvl="0" w:tplc="E8522530">
      <w:start w:val="1"/>
      <w:numFmt w:val="decimal"/>
      <w:lvlText w:val="%1."/>
      <w:lvlJc w:val="left"/>
      <w:pPr>
        <w:ind w:left="720" w:hanging="360"/>
      </w:pPr>
      <w:rPr>
        <w:rFonts w:asciiTheme="minorHAnsi" w:hAnsiTheme="minorHAnsi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43876097"/>
    <w:multiLevelType w:val="hybridMultilevel"/>
    <w:tmpl w:val="BAE45246"/>
    <w:lvl w:ilvl="0" w:tplc="E8522530">
      <w:start w:val="1"/>
      <w:numFmt w:val="decimal"/>
      <w:lvlText w:val="%1."/>
      <w:lvlJc w:val="left"/>
      <w:pPr>
        <w:ind w:left="720" w:hanging="360"/>
      </w:pPr>
      <w:rPr>
        <w:rFonts w:asciiTheme="minorHAnsi" w:hAnsiTheme="minorHAnsi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493A6DEB"/>
    <w:multiLevelType w:val="hybridMultilevel"/>
    <w:tmpl w:val="29364D60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1" w15:restartNumberingAfterBreak="0">
    <w:nsid w:val="4DD05EDC"/>
    <w:multiLevelType w:val="hybridMultilevel"/>
    <w:tmpl w:val="B6989E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57DA198F"/>
    <w:multiLevelType w:val="hybridMultilevel"/>
    <w:tmpl w:val="57027BEC"/>
    <w:lvl w:ilvl="0" w:tplc="E8522530">
      <w:start w:val="1"/>
      <w:numFmt w:val="decimal"/>
      <w:lvlText w:val="%1."/>
      <w:lvlJc w:val="left"/>
      <w:pPr>
        <w:ind w:left="720" w:hanging="360"/>
      </w:pPr>
      <w:rPr>
        <w:rFonts w:asciiTheme="minorHAnsi" w:hAnsiTheme="minorHAnsi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6D632B4C"/>
    <w:multiLevelType w:val="hybridMultilevel"/>
    <w:tmpl w:val="65CCAD2E"/>
    <w:lvl w:ilvl="0" w:tplc="E8522530">
      <w:start w:val="1"/>
      <w:numFmt w:val="decimal"/>
      <w:lvlText w:val="%1."/>
      <w:lvlJc w:val="left"/>
      <w:pPr>
        <w:ind w:left="720" w:hanging="360"/>
      </w:pPr>
      <w:rPr>
        <w:rFonts w:asciiTheme="minorHAnsi" w:hAnsiTheme="minorHAnsi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13"/>
  </w:num>
  <w:num w:numId="3">
    <w:abstractNumId w:val="8"/>
  </w:num>
  <w:num w:numId="4">
    <w:abstractNumId w:val="11"/>
  </w:num>
  <w:num w:numId="5">
    <w:abstractNumId w:val="9"/>
  </w:num>
  <w:num w:numId="6">
    <w:abstractNumId w:val="1"/>
  </w:num>
  <w:num w:numId="7">
    <w:abstractNumId w:val="12"/>
  </w:num>
  <w:num w:numId="8">
    <w:abstractNumId w:val="5"/>
  </w:num>
  <w:num w:numId="9">
    <w:abstractNumId w:val="7"/>
  </w:num>
  <w:num w:numId="10">
    <w:abstractNumId w:val="2"/>
  </w:num>
  <w:num w:numId="11">
    <w:abstractNumId w:val="10"/>
  </w:num>
  <w:num w:numId="12">
    <w:abstractNumId w:val="3"/>
  </w:num>
  <w:num w:numId="13">
    <w:abstractNumId w:val="0"/>
  </w:num>
  <w:num w:numId="14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9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BB284A"/>
    <w:rsid w:val="00062408"/>
    <w:rsid w:val="000B0641"/>
    <w:rsid w:val="000C2E7F"/>
    <w:rsid w:val="000E1C34"/>
    <w:rsid w:val="00126344"/>
    <w:rsid w:val="00136606"/>
    <w:rsid w:val="00160C92"/>
    <w:rsid w:val="002529A2"/>
    <w:rsid w:val="00272857"/>
    <w:rsid w:val="002939C5"/>
    <w:rsid w:val="002C699A"/>
    <w:rsid w:val="00337993"/>
    <w:rsid w:val="003C053F"/>
    <w:rsid w:val="003E27AA"/>
    <w:rsid w:val="00400691"/>
    <w:rsid w:val="004240E8"/>
    <w:rsid w:val="0043092F"/>
    <w:rsid w:val="004354DF"/>
    <w:rsid w:val="0044178B"/>
    <w:rsid w:val="004812F1"/>
    <w:rsid w:val="004C669C"/>
    <w:rsid w:val="004E7325"/>
    <w:rsid w:val="005011FD"/>
    <w:rsid w:val="005040A0"/>
    <w:rsid w:val="00553018"/>
    <w:rsid w:val="005C2713"/>
    <w:rsid w:val="005D4B52"/>
    <w:rsid w:val="0062252A"/>
    <w:rsid w:val="00624752"/>
    <w:rsid w:val="00646F21"/>
    <w:rsid w:val="00663522"/>
    <w:rsid w:val="006832A5"/>
    <w:rsid w:val="006C1407"/>
    <w:rsid w:val="006D6493"/>
    <w:rsid w:val="006F64F4"/>
    <w:rsid w:val="00701AB6"/>
    <w:rsid w:val="00703479"/>
    <w:rsid w:val="00727935"/>
    <w:rsid w:val="00751855"/>
    <w:rsid w:val="00763997"/>
    <w:rsid w:val="00767EC6"/>
    <w:rsid w:val="00772E66"/>
    <w:rsid w:val="007A612B"/>
    <w:rsid w:val="007F0BC2"/>
    <w:rsid w:val="008B41F3"/>
    <w:rsid w:val="008F6C5F"/>
    <w:rsid w:val="00906FE3"/>
    <w:rsid w:val="009248B8"/>
    <w:rsid w:val="00936EE3"/>
    <w:rsid w:val="00963643"/>
    <w:rsid w:val="009924FA"/>
    <w:rsid w:val="009D1DD2"/>
    <w:rsid w:val="009E046E"/>
    <w:rsid w:val="009E49E8"/>
    <w:rsid w:val="009F5934"/>
    <w:rsid w:val="00A10EB0"/>
    <w:rsid w:val="00A46C1C"/>
    <w:rsid w:val="00A537F3"/>
    <w:rsid w:val="00A735FB"/>
    <w:rsid w:val="00A775E6"/>
    <w:rsid w:val="00A810E7"/>
    <w:rsid w:val="00A92D56"/>
    <w:rsid w:val="00AA1D03"/>
    <w:rsid w:val="00AC711F"/>
    <w:rsid w:val="00B5126A"/>
    <w:rsid w:val="00BB284A"/>
    <w:rsid w:val="00BB6C6C"/>
    <w:rsid w:val="00BC40EE"/>
    <w:rsid w:val="00BC4E3F"/>
    <w:rsid w:val="00BF7D2F"/>
    <w:rsid w:val="00C01EC9"/>
    <w:rsid w:val="00C21CA5"/>
    <w:rsid w:val="00C34B14"/>
    <w:rsid w:val="00C51A09"/>
    <w:rsid w:val="00CA2BC2"/>
    <w:rsid w:val="00CB05D4"/>
    <w:rsid w:val="00CE66F1"/>
    <w:rsid w:val="00D566C7"/>
    <w:rsid w:val="00D603C1"/>
    <w:rsid w:val="00D736EA"/>
    <w:rsid w:val="00D75BA9"/>
    <w:rsid w:val="00DC5F5D"/>
    <w:rsid w:val="00DD3C98"/>
    <w:rsid w:val="00E04905"/>
    <w:rsid w:val="00E06847"/>
    <w:rsid w:val="00E15EA4"/>
    <w:rsid w:val="00E608C9"/>
    <w:rsid w:val="00E6141B"/>
    <w:rsid w:val="00E72442"/>
    <w:rsid w:val="00E77BBD"/>
    <w:rsid w:val="00E9654D"/>
    <w:rsid w:val="00EA325B"/>
    <w:rsid w:val="00ED63B9"/>
    <w:rsid w:val="00EF3BA2"/>
    <w:rsid w:val="00F44836"/>
    <w:rsid w:val="00F45EBB"/>
    <w:rsid w:val="00F5003D"/>
    <w:rsid w:val="00F5175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,"/>
  <w14:docId w14:val="3426586A"/>
  <w14:defaultImageDpi w14:val="300"/>
  <w15:docId w15:val="{57376C43-D979-4B01-BE8A-2A184BFB3C6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E608C9"/>
    <w:rPr>
      <w:rFonts w:ascii="Times New Roman" w:eastAsia="Times New Roman" w:hAnsi="Times New Roman" w:cs="Times New Roman"/>
      <w:lang w:val="es-ES"/>
    </w:rPr>
  </w:style>
  <w:style w:type="paragraph" w:styleId="Heading1">
    <w:name w:val="heading 1"/>
    <w:basedOn w:val="Normal"/>
    <w:next w:val="Normal"/>
    <w:link w:val="Heading1Char"/>
    <w:uiPriority w:val="9"/>
    <w:qFormat/>
    <w:rsid w:val="00A10EB0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  <w:lang w:val="en-GB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5040A0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  <w:lang w:val="en-GB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4240E8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paragraph" w:styleId="Heading5">
    <w:name w:val="heading 5"/>
    <w:basedOn w:val="Normal"/>
    <w:link w:val="Heading5Char"/>
    <w:uiPriority w:val="9"/>
    <w:qFormat/>
    <w:rsid w:val="00D603C1"/>
    <w:pPr>
      <w:spacing w:before="100" w:beforeAutospacing="1" w:after="100" w:afterAutospacing="1"/>
      <w:outlineLvl w:val="4"/>
    </w:pPr>
    <w:rPr>
      <w:b/>
      <w:bCs/>
      <w:sz w:val="20"/>
      <w:szCs w:val="20"/>
      <w:lang w:val="en-GB"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B284A"/>
    <w:pPr>
      <w:ind w:left="720"/>
      <w:contextualSpacing/>
    </w:pPr>
    <w:rPr>
      <w:rFonts w:asciiTheme="minorHAnsi" w:eastAsiaTheme="minorEastAsia" w:hAnsiTheme="minorHAnsi" w:cstheme="minorBidi"/>
      <w:lang w:val="en-GB"/>
    </w:rPr>
  </w:style>
  <w:style w:type="table" w:styleId="TableGrid">
    <w:name w:val="Table Grid"/>
    <w:basedOn w:val="TableNormal"/>
    <w:uiPriority w:val="59"/>
    <w:rsid w:val="00BB284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936EE3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unhideWhenUsed/>
    <w:rsid w:val="003C053F"/>
    <w:pPr>
      <w:tabs>
        <w:tab w:val="center" w:pos="4320"/>
        <w:tab w:val="right" w:pos="8640"/>
      </w:tabs>
    </w:pPr>
    <w:rPr>
      <w:rFonts w:asciiTheme="minorHAnsi" w:eastAsiaTheme="minorEastAsia" w:hAnsiTheme="minorHAnsi" w:cstheme="minorBidi"/>
      <w:lang w:val="en-GB"/>
    </w:rPr>
  </w:style>
  <w:style w:type="character" w:customStyle="1" w:styleId="HeaderChar">
    <w:name w:val="Header Char"/>
    <w:basedOn w:val="DefaultParagraphFont"/>
    <w:link w:val="Header"/>
    <w:uiPriority w:val="99"/>
    <w:rsid w:val="003C053F"/>
  </w:style>
  <w:style w:type="paragraph" w:styleId="Footer">
    <w:name w:val="footer"/>
    <w:basedOn w:val="Normal"/>
    <w:link w:val="FooterChar"/>
    <w:uiPriority w:val="99"/>
    <w:unhideWhenUsed/>
    <w:rsid w:val="003C053F"/>
    <w:pPr>
      <w:tabs>
        <w:tab w:val="center" w:pos="4320"/>
        <w:tab w:val="right" w:pos="8640"/>
      </w:tabs>
    </w:pPr>
    <w:rPr>
      <w:rFonts w:asciiTheme="minorHAnsi" w:eastAsiaTheme="minorEastAsia" w:hAnsiTheme="minorHAnsi" w:cstheme="minorBidi"/>
      <w:lang w:val="en-GB"/>
    </w:rPr>
  </w:style>
  <w:style w:type="character" w:customStyle="1" w:styleId="FooterChar">
    <w:name w:val="Footer Char"/>
    <w:basedOn w:val="DefaultParagraphFont"/>
    <w:link w:val="Footer"/>
    <w:uiPriority w:val="99"/>
    <w:rsid w:val="003C053F"/>
  </w:style>
  <w:style w:type="character" w:styleId="FollowedHyperlink">
    <w:name w:val="FollowedHyperlink"/>
    <w:basedOn w:val="DefaultParagraphFont"/>
    <w:uiPriority w:val="99"/>
    <w:semiHidden/>
    <w:unhideWhenUsed/>
    <w:rsid w:val="003C053F"/>
    <w:rPr>
      <w:color w:val="800080" w:themeColor="followedHyperlink"/>
      <w:u w:val="single"/>
    </w:rPr>
  </w:style>
  <w:style w:type="paragraph" w:styleId="NormalWeb">
    <w:name w:val="Normal (Web)"/>
    <w:basedOn w:val="Normal"/>
    <w:uiPriority w:val="99"/>
    <w:unhideWhenUsed/>
    <w:rsid w:val="00703479"/>
    <w:pPr>
      <w:spacing w:before="100" w:beforeAutospacing="1" w:after="100" w:afterAutospacing="1"/>
    </w:pPr>
    <w:rPr>
      <w:rFonts w:eastAsiaTheme="minorEastAsia"/>
      <w:sz w:val="20"/>
      <w:szCs w:val="20"/>
      <w:lang w:val="en-GB"/>
    </w:rPr>
  </w:style>
  <w:style w:type="character" w:styleId="CommentReference">
    <w:name w:val="annotation reference"/>
    <w:uiPriority w:val="99"/>
    <w:rsid w:val="00772E66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rsid w:val="00772E66"/>
    <w:rPr>
      <w:rFonts w:ascii="Cambria" w:eastAsia="Cambria" w:hAnsi="Cambria"/>
      <w:sz w:val="20"/>
      <w:szCs w:val="20"/>
      <w:lang w:val="en-US" w:eastAsia="ja-JP"/>
    </w:rPr>
  </w:style>
  <w:style w:type="character" w:customStyle="1" w:styleId="CommentTextChar">
    <w:name w:val="Comment Text Char"/>
    <w:basedOn w:val="DefaultParagraphFont"/>
    <w:link w:val="CommentText"/>
    <w:uiPriority w:val="99"/>
    <w:rsid w:val="00772E66"/>
    <w:rPr>
      <w:rFonts w:ascii="Cambria" w:eastAsia="Cambria" w:hAnsi="Cambria" w:cs="Times New Roman"/>
      <w:sz w:val="20"/>
      <w:szCs w:val="20"/>
      <w:lang w:val="en-US" w:eastAsia="ja-JP"/>
    </w:rPr>
  </w:style>
  <w:style w:type="character" w:customStyle="1" w:styleId="Heading5Char">
    <w:name w:val="Heading 5 Char"/>
    <w:basedOn w:val="DefaultParagraphFont"/>
    <w:link w:val="Heading5"/>
    <w:uiPriority w:val="9"/>
    <w:rsid w:val="00D603C1"/>
    <w:rPr>
      <w:rFonts w:ascii="Times New Roman" w:eastAsia="Times New Roman" w:hAnsi="Times New Roman" w:cs="Times New Roman"/>
      <w:b/>
      <w:bCs/>
      <w:sz w:val="20"/>
      <w:szCs w:val="20"/>
      <w:lang w:eastAsia="en-GB"/>
    </w:rPr>
  </w:style>
  <w:style w:type="character" w:customStyle="1" w:styleId="blue">
    <w:name w:val="blue"/>
    <w:basedOn w:val="DefaultParagraphFont"/>
    <w:rsid w:val="00D603C1"/>
  </w:style>
  <w:style w:type="character" w:customStyle="1" w:styleId="Heading1Char">
    <w:name w:val="Heading 1 Char"/>
    <w:basedOn w:val="DefaultParagraphFont"/>
    <w:link w:val="Heading1"/>
    <w:uiPriority w:val="9"/>
    <w:rsid w:val="00A10EB0"/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5040A0"/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E49E8"/>
    <w:rPr>
      <w:rFonts w:ascii="Segoe UI" w:eastAsiaTheme="minorEastAsia" w:hAnsi="Segoe UI" w:cs="Segoe UI"/>
      <w:sz w:val="18"/>
      <w:szCs w:val="18"/>
      <w:lang w:val="en-GB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E49E8"/>
    <w:rPr>
      <w:rFonts w:ascii="Segoe UI" w:hAnsi="Segoe UI" w:cs="Segoe UI"/>
      <w:sz w:val="18"/>
      <w:szCs w:val="1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4240E8"/>
    <w:rPr>
      <w:rFonts w:asciiTheme="majorHAnsi" w:eastAsiaTheme="majorEastAsia" w:hAnsiTheme="majorHAnsi" w:cstheme="majorBidi"/>
      <w:i/>
      <w:iCs/>
      <w:color w:val="365F91" w:themeColor="accent1" w:themeShade="BF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9191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63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77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54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77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021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067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7375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1040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2297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3189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6665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831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283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7805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658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2263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4930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174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9857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8666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2713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6403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379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2736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083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879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510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7629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5917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1275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5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02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799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188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668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9108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792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9160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8450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407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2567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879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421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967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330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689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4432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5380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1237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7503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8641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0826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901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405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6740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697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18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2710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833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540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143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4327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788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678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793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531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416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3984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314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620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916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149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631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22043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34923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2448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001419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2829959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5289741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3706137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7022980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5649659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11" w:color="auto"/>
                                <w:left w:val="none" w:sz="0" w:space="0" w:color="E7E7E7"/>
                                <w:bottom w:val="none" w:sz="0" w:space="0" w:color="E7E7E7"/>
                                <w:right w:val="none" w:sz="0" w:space="0" w:color="E7E7E7"/>
                              </w:divBdr>
                            </w:div>
                            <w:div w:id="1112358818">
                              <w:marLeft w:val="1828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  <w:div w:id="1602950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20528662">
                  <w:marLeft w:val="-225"/>
                  <w:marRight w:val="-225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9492926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99511952">
                          <w:marLeft w:val="-225"/>
                          <w:marRight w:val="-225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2544852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201224964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3770438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  <w:div w:id="153827942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0451271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27817468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7187561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67222027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532693477">
                                              <w:marLeft w:val="0"/>
                                              <w:marRight w:val="-75"/>
                                              <w:marTop w:val="45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59778661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207908642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  <w:div w:id="107226631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10213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622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719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0430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940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84561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22796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00715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854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http://imagej.nih.gov/ij/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10</Pages>
  <Words>1319</Words>
  <Characters>7522</Characters>
  <Application>Microsoft Office Word</Application>
  <DocSecurity>0</DocSecurity>
  <Lines>62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eLife</Company>
  <LinksUpToDate>false</LinksUpToDate>
  <CharactersWithSpaces>88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llicent McConnell</dc:creator>
  <cp:keywords/>
  <dc:description/>
  <cp:lastModifiedBy>Microsoft Office User</cp:lastModifiedBy>
  <cp:revision>3</cp:revision>
  <dcterms:created xsi:type="dcterms:W3CDTF">2020-06-05T09:11:00Z</dcterms:created>
  <dcterms:modified xsi:type="dcterms:W3CDTF">2020-06-05T09:24:00Z</dcterms:modified>
</cp:coreProperties>
</file>